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3E9389D5" w:rsidR="006E4797" w:rsidRPr="0011414E" w:rsidRDefault="00551D82" w:rsidP="0011414E">
      <w:pPr>
        <w:pBdr>
          <w:top w:val="nil"/>
          <w:left w:val="nil"/>
          <w:bottom w:val="nil"/>
          <w:right w:val="nil"/>
          <w:between w:val="nil"/>
        </w:pBdr>
        <w:rPr>
          <w:color w:val="000000"/>
        </w:rPr>
      </w:pPr>
      <w:r w:rsidRPr="0011414E">
        <w:rPr>
          <w:b/>
          <w:color w:val="000000"/>
        </w:rPr>
        <w:t>TITLE:</w:t>
      </w:r>
    </w:p>
    <w:p w14:paraId="06C0C87E" w14:textId="6FE7AC53" w:rsidR="006E4797" w:rsidRPr="0011414E" w:rsidRDefault="00D36178" w:rsidP="0011414E">
      <w:bookmarkStart w:id="0" w:name="_Hlk90870644"/>
      <w:r w:rsidRPr="0011414E">
        <w:t xml:space="preserve">Measuring </w:t>
      </w:r>
      <w:r w:rsidR="00086EA7" w:rsidRPr="0011414E">
        <w:t xml:space="preserve">Properties of the Membrane Periodic Skeleton of the Axon Initial Segment using </w:t>
      </w:r>
      <w:r w:rsidRPr="0011414E">
        <w:t>3D</w:t>
      </w:r>
      <w:r w:rsidR="00086EA7" w:rsidRPr="0011414E">
        <w:t>-Structured Illumination Microscopy (</w:t>
      </w:r>
      <w:r w:rsidRPr="0011414E">
        <w:t>3D</w:t>
      </w:r>
      <w:r w:rsidR="00086EA7" w:rsidRPr="0011414E">
        <w:t>-</w:t>
      </w:r>
      <w:r w:rsidRPr="0011414E">
        <w:t>SIM</w:t>
      </w:r>
      <w:r w:rsidR="00086EA7" w:rsidRPr="0011414E">
        <w:t>)</w:t>
      </w:r>
      <w:bookmarkEnd w:id="0"/>
    </w:p>
    <w:p w14:paraId="6936BC14" w14:textId="77777777" w:rsidR="00586F65" w:rsidRPr="0011414E" w:rsidRDefault="00586F65" w:rsidP="0011414E">
      <w:pPr>
        <w:rPr>
          <w:b/>
        </w:rPr>
      </w:pPr>
    </w:p>
    <w:p w14:paraId="2CD8481E" w14:textId="00FD0374" w:rsidR="006E4797" w:rsidRPr="0011414E" w:rsidRDefault="00551D82" w:rsidP="0011414E">
      <w:pPr>
        <w:rPr>
          <w:color w:val="808080"/>
        </w:rPr>
      </w:pPr>
      <w:r w:rsidRPr="0011414E">
        <w:rPr>
          <w:b/>
        </w:rPr>
        <w:t>AUTHORS AND AFFILIATIONS:</w:t>
      </w:r>
    </w:p>
    <w:p w14:paraId="3102D082" w14:textId="7D65E64D" w:rsidR="00BC2981" w:rsidRPr="0011414E" w:rsidRDefault="00915B4A" w:rsidP="0011414E">
      <w:pPr>
        <w:rPr>
          <w:color w:val="808080"/>
        </w:rPr>
      </w:pPr>
      <w:r w:rsidRPr="0011414E">
        <w:t>David Micinski</w:t>
      </w:r>
      <w:r w:rsidRPr="0011414E">
        <w:rPr>
          <w:vertAlign w:val="superscript"/>
        </w:rPr>
        <w:t>1</w:t>
      </w:r>
      <w:r w:rsidRPr="0011414E">
        <w:t>, Lauri Lahti</w:t>
      </w:r>
      <w:r w:rsidR="00195347" w:rsidRPr="0011414E">
        <w:rPr>
          <w:vertAlign w:val="superscript"/>
        </w:rPr>
        <w:t>2</w:t>
      </w:r>
      <w:r w:rsidRPr="0011414E">
        <w:t>, Amr Abouelezz</w:t>
      </w:r>
      <w:r w:rsidR="00B85917" w:rsidRPr="0011414E">
        <w:rPr>
          <w:vertAlign w:val="superscript"/>
        </w:rPr>
        <w:t>1,3,4</w:t>
      </w:r>
      <w:r w:rsidR="008A451E" w:rsidRPr="0011414E">
        <w:t>*</w:t>
      </w:r>
      <w:r w:rsidRPr="0011414E">
        <w:tab/>
      </w:r>
    </w:p>
    <w:p w14:paraId="1A16E945" w14:textId="77777777" w:rsidR="00915B4A" w:rsidRPr="0011414E" w:rsidRDefault="00915B4A" w:rsidP="0011414E">
      <w:pPr>
        <w:rPr>
          <w:color w:val="808080"/>
        </w:rPr>
      </w:pPr>
    </w:p>
    <w:p w14:paraId="7DD761F2" w14:textId="18550F78" w:rsidR="00994174" w:rsidRPr="0011414E" w:rsidRDefault="00195347" w:rsidP="0011414E">
      <w:r w:rsidRPr="0011414E">
        <w:rPr>
          <w:vertAlign w:val="superscript"/>
        </w:rPr>
        <w:t>1</w:t>
      </w:r>
      <w:r w:rsidR="00994174" w:rsidRPr="0011414E">
        <w:t>Minerva Foundation Institute for Medical Research, Helsinki, Finland</w:t>
      </w:r>
    </w:p>
    <w:p w14:paraId="321E0810" w14:textId="1E36FBB6" w:rsidR="00994174" w:rsidRPr="0011414E" w:rsidRDefault="00195347" w:rsidP="0011414E">
      <w:r w:rsidRPr="0011414E">
        <w:rPr>
          <w:vertAlign w:val="superscript"/>
        </w:rPr>
        <w:t>2</w:t>
      </w:r>
      <w:r w:rsidR="00994174" w:rsidRPr="0011414E">
        <w:t>Department of Computer Science, Aalto University School of Science, Espoo, Finland</w:t>
      </w:r>
    </w:p>
    <w:p w14:paraId="0A2E6492" w14:textId="1C9804D9" w:rsidR="00B85917" w:rsidRPr="0011414E" w:rsidRDefault="00B85917" w:rsidP="0011414E">
      <w:r w:rsidRPr="0011414E">
        <w:rPr>
          <w:vertAlign w:val="superscript"/>
        </w:rPr>
        <w:t>3</w:t>
      </w:r>
      <w:r w:rsidR="00994174" w:rsidRPr="0011414E">
        <w:t>HiLIFE</w:t>
      </w:r>
      <w:r w:rsidRPr="0011414E">
        <w:t xml:space="preserve"> </w:t>
      </w:r>
      <w:r w:rsidR="00994174" w:rsidRPr="0011414E">
        <w:t>–</w:t>
      </w:r>
      <w:r w:rsidRPr="0011414E">
        <w:t xml:space="preserve"> </w:t>
      </w:r>
      <w:r w:rsidR="00994174" w:rsidRPr="0011414E">
        <w:t>Neuroscience Center, University of Helsinki, Helsinki, Finland</w:t>
      </w:r>
    </w:p>
    <w:p w14:paraId="141ABDE5" w14:textId="093B7754" w:rsidR="006E4797" w:rsidRPr="0011414E" w:rsidRDefault="00B85917" w:rsidP="0011414E">
      <w:r w:rsidRPr="0011414E">
        <w:rPr>
          <w:vertAlign w:val="superscript"/>
        </w:rPr>
        <w:t>4</w:t>
      </w:r>
      <w:r w:rsidR="00994174" w:rsidRPr="0011414E">
        <w:t>HiLIFE – Institute of Biotechnology</w:t>
      </w:r>
      <w:r w:rsidR="00024FA5" w:rsidRPr="0011414E">
        <w:t>, University of Helsinki, Finland</w:t>
      </w:r>
    </w:p>
    <w:p w14:paraId="7512C42C" w14:textId="77777777" w:rsidR="00B85917" w:rsidRPr="0011414E" w:rsidRDefault="00B85917" w:rsidP="0011414E">
      <w:pPr>
        <w:rPr>
          <w:color w:val="000000"/>
        </w:rPr>
      </w:pPr>
    </w:p>
    <w:p w14:paraId="1AB89768" w14:textId="7FBCA717" w:rsidR="006D1B1C" w:rsidRPr="0011414E" w:rsidRDefault="006D1B1C" w:rsidP="0011414E">
      <w:pPr>
        <w:rPr>
          <w:bCs/>
        </w:rPr>
      </w:pPr>
      <w:r w:rsidRPr="0011414E">
        <w:rPr>
          <w:bCs/>
        </w:rPr>
        <w:t>Email addresses of the authors:</w:t>
      </w:r>
    </w:p>
    <w:p w14:paraId="5A95A831" w14:textId="410576CB" w:rsidR="00F674DC" w:rsidRPr="0011414E" w:rsidRDefault="00F674DC" w:rsidP="0011414E">
      <w:pPr>
        <w:rPr>
          <w:color w:val="808080"/>
        </w:rPr>
      </w:pPr>
      <w:r w:rsidRPr="0011414E">
        <w:t xml:space="preserve">David </w:t>
      </w:r>
      <w:proofErr w:type="spellStart"/>
      <w:r w:rsidRPr="0011414E">
        <w:t>Micinski</w:t>
      </w:r>
      <w:proofErr w:type="spellEnd"/>
      <w:r w:rsidRPr="0011414E">
        <w:tab/>
      </w:r>
      <w:r w:rsidRPr="0011414E">
        <w:rPr>
          <w:color w:val="808080"/>
        </w:rPr>
        <w:tab/>
      </w:r>
      <w:r w:rsidRPr="0011414E">
        <w:rPr>
          <w:color w:val="808080"/>
        </w:rPr>
        <w:tab/>
      </w:r>
      <w:r w:rsidRPr="0011414E">
        <w:t>(</w:t>
      </w:r>
      <w:hyperlink r:id="rId8" w:history="1">
        <w:r w:rsidRPr="0011414E">
          <w:rPr>
            <w:rStyle w:val="Hyperlink"/>
          </w:rPr>
          <w:t>david.micinski@helsinki.fi</w:t>
        </w:r>
      </w:hyperlink>
      <w:r w:rsidRPr="0011414E">
        <w:t>)</w:t>
      </w:r>
    </w:p>
    <w:p w14:paraId="3B20F9B6" w14:textId="4EB199A1" w:rsidR="00F674DC" w:rsidRPr="0011414E" w:rsidRDefault="00F674DC" w:rsidP="0011414E">
      <w:pPr>
        <w:rPr>
          <w:color w:val="808080"/>
        </w:rPr>
      </w:pPr>
      <w:r w:rsidRPr="0011414E">
        <w:t>Lauri Lahti</w:t>
      </w:r>
      <w:r w:rsidRPr="0011414E">
        <w:tab/>
      </w:r>
      <w:r w:rsidRPr="0011414E">
        <w:rPr>
          <w:color w:val="808080"/>
        </w:rPr>
        <w:tab/>
      </w:r>
      <w:r w:rsidRPr="0011414E">
        <w:rPr>
          <w:color w:val="808080"/>
        </w:rPr>
        <w:tab/>
      </w:r>
      <w:r w:rsidRPr="0011414E">
        <w:t>(</w:t>
      </w:r>
      <w:hyperlink r:id="rId9" w:history="1">
        <w:r w:rsidRPr="0011414E">
          <w:rPr>
            <w:rStyle w:val="Hyperlink"/>
          </w:rPr>
          <w:t>lauri.lahti@aalto.fi</w:t>
        </w:r>
      </w:hyperlink>
      <w:r w:rsidRPr="0011414E">
        <w:t>)</w:t>
      </w:r>
    </w:p>
    <w:p w14:paraId="18393672" w14:textId="6EF59293" w:rsidR="00915B4A" w:rsidRPr="0011414E" w:rsidRDefault="00915B4A" w:rsidP="0011414E">
      <w:r w:rsidRPr="0011414E">
        <w:t xml:space="preserve">Amr </w:t>
      </w:r>
      <w:proofErr w:type="spellStart"/>
      <w:r w:rsidRPr="0011414E">
        <w:t>Abouelezz</w:t>
      </w:r>
      <w:proofErr w:type="spellEnd"/>
      <w:r w:rsidRPr="0011414E">
        <w:tab/>
      </w:r>
      <w:r w:rsidRPr="0011414E">
        <w:rPr>
          <w:color w:val="808080"/>
        </w:rPr>
        <w:tab/>
      </w:r>
      <w:r w:rsidRPr="0011414E">
        <w:t>(</w:t>
      </w:r>
      <w:hyperlink r:id="rId10" w:history="1">
        <w:r w:rsidRPr="0011414E">
          <w:rPr>
            <w:rStyle w:val="Hyperlink"/>
          </w:rPr>
          <w:t>amr.abouelezz@helsinki.fi</w:t>
        </w:r>
      </w:hyperlink>
      <w:r w:rsidRPr="0011414E">
        <w:t>)</w:t>
      </w:r>
    </w:p>
    <w:p w14:paraId="347AE0F5" w14:textId="77777777" w:rsidR="006D1B1C" w:rsidRPr="0011414E" w:rsidRDefault="006D1B1C" w:rsidP="0011414E">
      <w:pPr>
        <w:rPr>
          <w:b/>
        </w:rPr>
      </w:pPr>
    </w:p>
    <w:p w14:paraId="3A2C0A5C" w14:textId="506A9048" w:rsidR="006D1B1C" w:rsidRPr="0011414E" w:rsidRDefault="00CF2FAA" w:rsidP="0011414E">
      <w:pPr>
        <w:rPr>
          <w:bCs/>
        </w:rPr>
      </w:pPr>
      <w:r w:rsidRPr="0011414E">
        <w:rPr>
          <w:bCs/>
        </w:rPr>
        <w:t>*Email address of the corresponding author:</w:t>
      </w:r>
    </w:p>
    <w:p w14:paraId="43EEB709" w14:textId="77777777" w:rsidR="00CF2FAA" w:rsidRPr="0011414E" w:rsidRDefault="00CF2FAA" w:rsidP="0011414E">
      <w:r w:rsidRPr="0011414E">
        <w:t xml:space="preserve">Amr </w:t>
      </w:r>
      <w:proofErr w:type="spellStart"/>
      <w:r w:rsidRPr="0011414E">
        <w:t>Abouelezz</w:t>
      </w:r>
      <w:proofErr w:type="spellEnd"/>
      <w:r w:rsidRPr="0011414E">
        <w:tab/>
      </w:r>
      <w:r w:rsidRPr="0011414E">
        <w:rPr>
          <w:color w:val="808080"/>
        </w:rPr>
        <w:tab/>
      </w:r>
      <w:r w:rsidRPr="0011414E">
        <w:t>(</w:t>
      </w:r>
      <w:hyperlink r:id="rId11" w:history="1">
        <w:r w:rsidRPr="0011414E">
          <w:rPr>
            <w:rStyle w:val="Hyperlink"/>
          </w:rPr>
          <w:t>amr.abouelezz@helsinki.fi</w:t>
        </w:r>
      </w:hyperlink>
      <w:r w:rsidRPr="0011414E">
        <w:t>)</w:t>
      </w:r>
    </w:p>
    <w:p w14:paraId="18BE29FA" w14:textId="77777777" w:rsidR="00CF2FAA" w:rsidRPr="0011414E" w:rsidRDefault="00CF2FAA" w:rsidP="0011414E">
      <w:pPr>
        <w:rPr>
          <w:b/>
        </w:rPr>
      </w:pPr>
    </w:p>
    <w:p w14:paraId="60F3B8D4" w14:textId="3A71C8AB" w:rsidR="006E4797" w:rsidRPr="0011414E" w:rsidRDefault="00551D82" w:rsidP="0011414E">
      <w:r w:rsidRPr="0011414E">
        <w:rPr>
          <w:b/>
        </w:rPr>
        <w:t>SUMMARY:</w:t>
      </w:r>
    </w:p>
    <w:p w14:paraId="01069787" w14:textId="46B3FCEA" w:rsidR="006E4797" w:rsidRPr="0011414E" w:rsidRDefault="00D162FC" w:rsidP="0011414E">
      <w:r w:rsidRPr="0011414E">
        <w:t>The present protocol describes a method</w:t>
      </w:r>
      <w:r w:rsidR="00E33223" w:rsidRPr="0011414E">
        <w:t xml:space="preserve"> to visualize </w:t>
      </w:r>
      <w:r w:rsidR="00D36178" w:rsidRPr="0011414E">
        <w:t xml:space="preserve">and measure </w:t>
      </w:r>
      <w:r w:rsidR="00E33223" w:rsidRPr="0011414E">
        <w:t>actin rings and other components of the membrane periodic skeleton of the axon initial segment using cultured rat hippocampal neurons and 3D-structured illumination microscopy (3D-SIM).</w:t>
      </w:r>
    </w:p>
    <w:p w14:paraId="74EFC8D7" w14:textId="77777777" w:rsidR="006E4797" w:rsidRPr="0011414E" w:rsidRDefault="006E4797" w:rsidP="0011414E"/>
    <w:p w14:paraId="2DF8E628" w14:textId="4BA47BBE" w:rsidR="006E4797" w:rsidRPr="0011414E" w:rsidRDefault="00551D82" w:rsidP="0011414E">
      <w:r w:rsidRPr="0011414E">
        <w:rPr>
          <w:b/>
        </w:rPr>
        <w:t>ABSTRACT:</w:t>
      </w:r>
    </w:p>
    <w:p w14:paraId="2CF9CD54" w14:textId="6B8AE1E9" w:rsidR="006E4797" w:rsidRPr="0011414E" w:rsidRDefault="00586F65" w:rsidP="0011414E">
      <w:r w:rsidRPr="0011414E">
        <w:t xml:space="preserve">The axon initial segment (AIS) is the site at which action potentials initiate and constitutes a transport filter and diffusion barrier that contribute to the maintenance of neuronal polarity by sorting </w:t>
      </w:r>
      <w:proofErr w:type="spellStart"/>
      <w:r w:rsidRPr="0011414E">
        <w:t>somato</w:t>
      </w:r>
      <w:proofErr w:type="spellEnd"/>
      <w:r w:rsidR="00B22395" w:rsidRPr="0011414E">
        <w:t>-</w:t>
      </w:r>
      <w:r w:rsidRPr="0011414E">
        <w:t>dendritic cargo. A membrane periodic skeleton (MPS) comprising periodic actin rings provides a scaffold for anchoring various AIS proteins, including structural proteins and different ion channels. Although recent proteomic approaches have identified a considerable number of novel AIS components, details of the structure of the MPS and the roles of its individual components are lacking. The distance between individual actin rings in the MPS (</w:t>
      </w:r>
      <w:r w:rsidR="000B3B04" w:rsidRPr="0011414E">
        <w:t>~</w:t>
      </w:r>
      <w:r w:rsidRPr="0011414E">
        <w:t>190 nm) necessitates the employment of super-resolution microscopy techniques to resolve the structural details of the MPS. This protocol describes a method for cultured rat hippocampal neurons to examine the precise localization of an AIS protein in the MPS relative to sub-membranous actin rings using 3D-structured illumination microscopy (3D-SIM). In addition, a</w:t>
      </w:r>
      <w:r w:rsidR="004A3FDB" w:rsidRPr="0011414E">
        <w:t>n</w:t>
      </w:r>
      <w:r w:rsidRPr="0011414E">
        <w:t xml:space="preserve"> analytical approach to quantitively asses</w:t>
      </w:r>
      <w:r w:rsidR="002724DC" w:rsidRPr="0011414E">
        <w:t>s</w:t>
      </w:r>
      <w:r w:rsidRPr="0011414E">
        <w:t xml:space="preserve"> the periodicity of individual components and their position relative to actin rings</w:t>
      </w:r>
      <w:r w:rsidR="00F94517" w:rsidRPr="0011414E">
        <w:t xml:space="preserve"> is also described</w:t>
      </w:r>
      <w:r w:rsidRPr="0011414E">
        <w:t>.</w:t>
      </w:r>
    </w:p>
    <w:p w14:paraId="4DE2AB07" w14:textId="77777777" w:rsidR="00586F65" w:rsidRPr="0011414E" w:rsidRDefault="00586F65" w:rsidP="0011414E"/>
    <w:p w14:paraId="0646E204" w14:textId="002BFEB8" w:rsidR="006E4797" w:rsidRPr="0011414E" w:rsidRDefault="00551D82" w:rsidP="0011414E">
      <w:r w:rsidRPr="0011414E">
        <w:rPr>
          <w:b/>
        </w:rPr>
        <w:t>INTRODUCTION:</w:t>
      </w:r>
      <w:r w:rsidRPr="0011414E">
        <w:t xml:space="preserve"> </w:t>
      </w:r>
    </w:p>
    <w:p w14:paraId="68596667" w14:textId="1A36F9EE" w:rsidR="006E4797" w:rsidRPr="0011414E" w:rsidRDefault="00B22395" w:rsidP="0011414E">
      <w:r w:rsidRPr="0011414E">
        <w:t xml:space="preserve">The axon initial segment (AIS) is a </w:t>
      </w:r>
      <w:r w:rsidR="00B95DDA" w:rsidRPr="0011414E">
        <w:t>short, uniquely specialized region of the proximal axon</w:t>
      </w:r>
      <w:r w:rsidRPr="0011414E">
        <w:t xml:space="preserve"> of vertebrate neurons</w:t>
      </w:r>
      <w:r w:rsidR="00FF1BF1" w:rsidRPr="0011414E">
        <w:fldChar w:fldCharType="begin"/>
      </w:r>
      <w:r w:rsidR="00FF1BF1" w:rsidRPr="0011414E">
        <w:instrText xml:space="preserve"> ADDIN EN.CITE &lt;EndNote&gt;&lt;Cite&gt;&lt;Author&gt;Leterrier&lt;/Author&gt;&lt;Year&gt;2016&lt;/Year&gt;&lt;RecNum&gt;44&lt;/RecNum&gt;&lt;DisplayText&gt;&lt;style face="superscript"&gt;1&lt;/style&gt;&lt;/DisplayText&gt;&lt;record&gt;&lt;rec-number&gt;44&lt;/rec-number&gt;&lt;foreign-keys&gt;&lt;key app="EN" db-id="x22exaw9tvtds1efaavpfpxbvp5dzaxwtzp9" timestamp="1484229632" guid="e2fdf478-7614-4a7c-8ca7-6a2af134e037"&gt;44&lt;/key&gt;&lt;/foreign-keys&gt;&lt;ref-type name="Journal Article"&gt;17&lt;/ref-type&gt;&lt;contributors&gt;&lt;authors&gt;&lt;author&gt;Leterrier, C.&lt;/author&gt;&lt;/authors&gt;&lt;/contributors&gt;&lt;auth-address&gt;Aix Marseille Universite, CNRS, CRN2M UMR 7286, Marseille, France. Electronic address: christophe.leterrier@univ-amu.fr.&lt;/auth-address&gt;&lt;titles&gt;&lt;title&gt;The Axon Initial Segment, 50Years Later: A Nexus for Neuronal Organization and Function&lt;/title&gt;&lt;secondary-title&gt;Curr Top Membr&lt;/secondary-title&gt;&lt;/titles&gt;&lt;periodical&gt;&lt;full-title&gt;Curr Top Membr&lt;/full-title&gt;&lt;/periodical&gt;&lt;pages&gt;185-233&lt;/pages&gt;&lt;volume&gt;77&lt;/volume&gt;&lt;keywords&gt;&lt;keyword&gt;Ankyrin G&lt;/keyword&gt;&lt;keyword&gt;Axon initial segment&lt;/keyword&gt;&lt;keyword&gt;Cytoskeleton&lt;/keyword&gt;&lt;keyword&gt;Ion channels&lt;/keyword&gt;&lt;keyword&gt;Neuronal polarity&lt;/keyword&gt;&lt;keyword&gt;betaIV-spectrin&lt;/keyword&gt;&lt;/keywords&gt;&lt;dates&gt;&lt;year&gt;2016&lt;/year&gt;&lt;/dates&gt;&lt;isbn&gt;1063-5823 (Print)&amp;#xD;1063-5823 (Linking)&lt;/isbn&gt;&lt;accession-num&gt;26781833&lt;/accession-num&gt;&lt;urls&gt;&lt;related-urls&gt;&lt;url&gt;http://www.ncbi.nlm.nih.gov/pubmed/26781833&lt;/url&gt;&lt;/related-urls&gt;&lt;/urls&gt;&lt;electronic-resource-num&gt;10.1016/bs.ctm.2015.10.005&lt;/electronic-resource-num&gt;&lt;/record&gt;&lt;/Cite&gt;&lt;/EndNote&gt;</w:instrText>
      </w:r>
      <w:r w:rsidR="00FF1BF1" w:rsidRPr="0011414E">
        <w:fldChar w:fldCharType="separate"/>
      </w:r>
      <w:r w:rsidR="00FF1BF1" w:rsidRPr="0011414E">
        <w:rPr>
          <w:noProof/>
          <w:vertAlign w:val="superscript"/>
        </w:rPr>
        <w:t>1</w:t>
      </w:r>
      <w:r w:rsidR="00FF1BF1" w:rsidRPr="0011414E">
        <w:fldChar w:fldCharType="end"/>
      </w:r>
      <w:r w:rsidR="0090394F" w:rsidRPr="0011414E">
        <w:t xml:space="preserve">. </w:t>
      </w:r>
      <w:r w:rsidR="00D070CA" w:rsidRPr="0011414E">
        <w:t>T</w:t>
      </w:r>
      <w:r w:rsidR="0090394F" w:rsidRPr="0011414E">
        <w:t>he AIS comprises a transport filter and diffusion barrier</w:t>
      </w:r>
      <w:r w:rsidR="00D070CA" w:rsidRPr="0011414E">
        <w:t xml:space="preserve"> </w:t>
      </w:r>
      <w:r w:rsidR="00844C93" w:rsidRPr="0011414E">
        <w:t>essential</w:t>
      </w:r>
      <w:r w:rsidR="00D070CA" w:rsidRPr="0011414E">
        <w:t xml:space="preserve"> in maintaining neuronal polarity by sorting </w:t>
      </w:r>
      <w:proofErr w:type="spellStart"/>
      <w:r w:rsidR="00D070CA" w:rsidRPr="0011414E">
        <w:t>somato</w:t>
      </w:r>
      <w:proofErr w:type="spellEnd"/>
      <w:r w:rsidR="00D070CA" w:rsidRPr="0011414E">
        <w:t>-dendritic cargo</w:t>
      </w:r>
      <w:r w:rsidR="00FF1BF1" w:rsidRPr="0011414E">
        <w:fldChar w:fldCharType="begin">
          <w:fldData xml:space="preserve">PEVuZE5vdGU+PENpdGU+PEF1dGhvcj5MZXRlcnJpZXI8L0F1dGhvcj48WWVhcj4yMDE0PC9ZZWFy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</w:fldData>
        </w:fldChar>
      </w:r>
      <w:r w:rsidR="00FF1BF1" w:rsidRPr="0011414E">
        <w:instrText xml:space="preserve"> ADDIN EN.CITE </w:instrText>
      </w:r>
      <w:r w:rsidR="00FF1BF1" w:rsidRPr="0011414E">
        <w:fldChar w:fldCharType="begin">
          <w:fldData xml:space="preserve">PEVuZE5vdGU+PENpdGU+PEF1dGhvcj5MZXRlcnJpZXI8L0F1dGhvcj48WWVhcj4yMDE0PC9ZZWFy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</w:fldData>
        </w:fldChar>
      </w:r>
      <w:r w:rsidR="00FF1BF1" w:rsidRPr="0011414E">
        <w:instrText xml:space="preserve"> ADDIN EN.CITE.DATA </w:instrText>
      </w:r>
      <w:r w:rsidR="00FF1BF1" w:rsidRPr="0011414E">
        <w:fldChar w:fldCharType="end"/>
      </w:r>
      <w:r w:rsidR="00FF1BF1" w:rsidRPr="0011414E">
        <w:fldChar w:fldCharType="separate"/>
      </w:r>
      <w:r w:rsidR="00FF1BF1" w:rsidRPr="0011414E">
        <w:rPr>
          <w:noProof/>
          <w:vertAlign w:val="superscript"/>
        </w:rPr>
        <w:t>2-7</w:t>
      </w:r>
      <w:r w:rsidR="00FF1BF1" w:rsidRPr="0011414E">
        <w:fldChar w:fldCharType="end"/>
      </w:r>
      <w:r w:rsidR="00D070CA" w:rsidRPr="0011414E">
        <w:t xml:space="preserve">. In addition, the unique </w:t>
      </w:r>
      <w:r w:rsidR="00D070CA" w:rsidRPr="0011414E">
        <w:lastRenderedPageBreak/>
        <w:t xml:space="preserve">structure of the AIS allows it to accommodate clusters of voltage-gated ion channels that </w:t>
      </w:r>
      <w:r w:rsidR="004935C2" w:rsidRPr="0011414E">
        <w:t>facilitate</w:t>
      </w:r>
      <w:r w:rsidR="00D070CA" w:rsidRPr="0011414E">
        <w:t xml:space="preserve"> it</w:t>
      </w:r>
      <w:r w:rsidR="004935C2" w:rsidRPr="0011414E">
        <w:t>s</w:t>
      </w:r>
      <w:r w:rsidR="00D070CA" w:rsidRPr="0011414E">
        <w:t xml:space="preserve"> </w:t>
      </w:r>
      <w:r w:rsidR="004935C2" w:rsidRPr="0011414E">
        <w:t>function as the</w:t>
      </w:r>
      <w:r w:rsidR="00D070CA" w:rsidRPr="0011414E">
        <w:t xml:space="preserve"> site of action potential initiation</w:t>
      </w:r>
      <w:r w:rsidR="00FF1BF1" w:rsidRPr="0011414E">
        <w:fldChar w:fldCharType="begin">
          <w:fldData xml:space="preserve">PEVuZE5vdGU+PENpdGU+PEF1dGhvcj5Lb2xlPC9BdXRob3I+PFllYXI+MjAwODwvWWVhcj48UmVj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</w:fldData>
        </w:fldChar>
      </w:r>
      <w:r w:rsidR="00FF1BF1" w:rsidRPr="0011414E">
        <w:instrText xml:space="preserve"> ADDIN EN.CITE </w:instrText>
      </w:r>
      <w:r w:rsidR="00FF1BF1" w:rsidRPr="0011414E">
        <w:fldChar w:fldCharType="begin">
          <w:fldData xml:space="preserve">PEVuZE5vdGU+PENpdGU+PEF1dGhvcj5Lb2xlPC9BdXRob3I+PFllYXI+MjAwODwvWWVhcj48UmVj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</w:fldData>
        </w:fldChar>
      </w:r>
      <w:r w:rsidR="00FF1BF1" w:rsidRPr="0011414E">
        <w:instrText xml:space="preserve"> ADDIN EN.CITE.DATA </w:instrText>
      </w:r>
      <w:r w:rsidR="00FF1BF1" w:rsidRPr="0011414E">
        <w:fldChar w:fldCharType="end"/>
      </w:r>
      <w:r w:rsidR="00FF1BF1" w:rsidRPr="0011414E">
        <w:fldChar w:fldCharType="separate"/>
      </w:r>
      <w:r w:rsidR="00FF1BF1" w:rsidRPr="0011414E">
        <w:rPr>
          <w:noProof/>
          <w:vertAlign w:val="superscript"/>
        </w:rPr>
        <w:t>8</w:t>
      </w:r>
      <w:r w:rsidR="00FF1BF1" w:rsidRPr="0011414E">
        <w:fldChar w:fldCharType="end"/>
      </w:r>
      <w:r w:rsidR="00D070CA" w:rsidRPr="0011414E">
        <w:t>.</w:t>
      </w:r>
      <w:r w:rsidR="00771793" w:rsidRPr="0011414E">
        <w:t xml:space="preserve"> A highly stable structural complex underlies the unique functions of the AIS</w:t>
      </w:r>
      <w:r w:rsidR="00C7199F" w:rsidRPr="0011414E">
        <w:t>.</w:t>
      </w:r>
      <w:r w:rsidR="00771793" w:rsidRPr="0011414E">
        <w:t xml:space="preserve"> </w:t>
      </w:r>
      <w:r w:rsidR="00C7199F" w:rsidRPr="0011414E">
        <w:t>R</w:t>
      </w:r>
      <w:r w:rsidR="00771793" w:rsidRPr="0011414E">
        <w:t>esearch within the last decade ha</w:t>
      </w:r>
      <w:r w:rsidR="004935C2" w:rsidRPr="0011414E">
        <w:t>s</w:t>
      </w:r>
      <w:r w:rsidR="00771793" w:rsidRPr="0011414E">
        <w:t xml:space="preserve"> revealed the presence of a membrane periodic skeleton (MPS) containing actin rings connected by spectrin and providing a scaffold for anchoring </w:t>
      </w:r>
      <w:r w:rsidR="004935C2" w:rsidRPr="0011414E">
        <w:t>various AIS proteins</w:t>
      </w:r>
      <w:r w:rsidR="00FF1BF1" w:rsidRPr="0011414E">
        <w:fldChar w:fldCharType="begin">
          <w:fldData xml:space="preserve">PEVuZE5vdGU+PENpdGU+PEF1dGhvcj5YdTwvQXV0aG9yPjxZZWFyPjIwMTM8L1llYXI+PFJlY051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</w:fldData>
        </w:fldChar>
      </w:r>
      <w:r w:rsidR="00FF1BF1" w:rsidRPr="0011414E">
        <w:instrText xml:space="preserve"> ADDIN EN.CITE </w:instrText>
      </w:r>
      <w:r w:rsidR="00FF1BF1" w:rsidRPr="0011414E">
        <w:fldChar w:fldCharType="begin">
          <w:fldData xml:space="preserve">PEVuZE5vdGU+PENpdGU+PEF1dGhvcj5YdTwvQXV0aG9yPjxZZWFyPjIwMTM8L1llYXI+PFJlY051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</w:fldData>
        </w:fldChar>
      </w:r>
      <w:r w:rsidR="00FF1BF1" w:rsidRPr="0011414E">
        <w:instrText xml:space="preserve"> ADDIN EN.CITE.DATA </w:instrText>
      </w:r>
      <w:r w:rsidR="00FF1BF1" w:rsidRPr="0011414E">
        <w:fldChar w:fldCharType="end"/>
      </w:r>
      <w:r w:rsidR="00FF1BF1" w:rsidRPr="0011414E">
        <w:fldChar w:fldCharType="separate"/>
      </w:r>
      <w:r w:rsidR="00FF1BF1" w:rsidRPr="0011414E">
        <w:rPr>
          <w:noProof/>
          <w:vertAlign w:val="superscript"/>
        </w:rPr>
        <w:t>9,10</w:t>
      </w:r>
      <w:r w:rsidR="00FF1BF1" w:rsidRPr="0011414E">
        <w:fldChar w:fldCharType="end"/>
      </w:r>
      <w:r w:rsidR="004935C2" w:rsidRPr="0011414E">
        <w:t>.</w:t>
      </w:r>
    </w:p>
    <w:p w14:paraId="4A1ED33C" w14:textId="77777777" w:rsidR="00383F43" w:rsidRPr="0011414E" w:rsidRDefault="00383F43" w:rsidP="0011414E"/>
    <w:p w14:paraId="3AD04180" w14:textId="1B694C1D" w:rsidR="006F2395" w:rsidRPr="0011414E" w:rsidRDefault="00B95DDA" w:rsidP="0011414E">
      <w:r w:rsidRPr="0011414E">
        <w:t>T</w:t>
      </w:r>
      <w:r w:rsidR="00C7199F" w:rsidRPr="0011414E">
        <w:t>he distance between actin rings in the MPS (</w:t>
      </w:r>
      <w:r w:rsidR="009F6926" w:rsidRPr="0011414E">
        <w:t>~</w:t>
      </w:r>
      <w:r w:rsidR="00C7199F" w:rsidRPr="0011414E">
        <w:t>190 nm)</w:t>
      </w:r>
      <w:r w:rsidR="008B1071" w:rsidRPr="0011414E">
        <w:fldChar w:fldCharType="begin">
          <w:fldData xml:space="preserve">PEVuZE5vdGU+PENpdGU+PEF1dGhvcj5YdTwvQXV0aG9yPjxZZWFyPjIwMTM8L1llYXI+PFJlY051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</w:fldData>
        </w:fldChar>
      </w:r>
      <w:r w:rsidR="008B1071" w:rsidRPr="0011414E">
        <w:instrText xml:space="preserve"> ADDIN EN.CITE </w:instrText>
      </w:r>
      <w:r w:rsidR="008B1071" w:rsidRPr="0011414E">
        <w:fldChar w:fldCharType="begin">
          <w:fldData xml:space="preserve">PEVuZE5vdGU+PENpdGU+PEF1dGhvcj5YdTwvQXV0aG9yPjxZZWFyPjIwMTM8L1llYXI+PFJlY051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</w:fldData>
        </w:fldChar>
      </w:r>
      <w:r w:rsidR="008B1071" w:rsidRPr="0011414E">
        <w:instrText xml:space="preserve"> ADDIN EN.CITE.DATA </w:instrText>
      </w:r>
      <w:r w:rsidR="008B1071" w:rsidRPr="0011414E">
        <w:fldChar w:fldCharType="end"/>
      </w:r>
      <w:r w:rsidR="008B1071" w:rsidRPr="0011414E">
        <w:fldChar w:fldCharType="separate"/>
      </w:r>
      <w:r w:rsidR="008B1071" w:rsidRPr="0011414E">
        <w:rPr>
          <w:noProof/>
          <w:vertAlign w:val="superscript"/>
        </w:rPr>
        <w:t>9,10</w:t>
      </w:r>
      <w:r w:rsidR="008B1071" w:rsidRPr="0011414E">
        <w:fldChar w:fldCharType="end"/>
      </w:r>
      <w:r w:rsidR="00C7199F" w:rsidRPr="0011414E">
        <w:t xml:space="preserve"> is under the resolution limit of conventional light microsco</w:t>
      </w:r>
      <w:r w:rsidR="008801A0" w:rsidRPr="0011414E">
        <w:t>py</w:t>
      </w:r>
      <w:r w:rsidRPr="0011414E">
        <w:t>.</w:t>
      </w:r>
      <w:r w:rsidR="008801A0" w:rsidRPr="0011414E">
        <w:t xml:space="preserve"> </w:t>
      </w:r>
      <w:r w:rsidRPr="0011414E">
        <w:t xml:space="preserve">Early attempts to use electron microscopy to visualize the MPS were not successful, as the harsh preparation procedures involved failed to preserve the structure of the MPS. Thus, </w:t>
      </w:r>
      <w:r w:rsidR="008801A0" w:rsidRPr="0011414E">
        <w:t>super-resolution microscopy techniques have prove</w:t>
      </w:r>
      <w:r w:rsidRPr="0011414E">
        <w:t>n</w:t>
      </w:r>
      <w:r w:rsidR="008801A0" w:rsidRPr="0011414E">
        <w:t xml:space="preserve"> invaluable in elucidating some of the </w:t>
      </w:r>
      <w:r w:rsidR="009F6926" w:rsidRPr="0011414E">
        <w:t>structural details</w:t>
      </w:r>
      <w:r w:rsidR="008801A0" w:rsidRPr="0011414E">
        <w:t xml:space="preserve"> of the MPS</w:t>
      </w:r>
      <w:r w:rsidR="00FF1BF1" w:rsidRPr="0011414E">
        <w:fldChar w:fldCharType="begin"/>
      </w:r>
      <w:r w:rsidR="00FF1BF1" w:rsidRPr="0011414E">
        <w:instrText xml:space="preserve"> ADDIN EN.CITE &lt;EndNote&gt;&lt;Cite&gt;&lt;Author&gt;Leterrier&lt;/Author&gt;&lt;Year&gt;2018&lt;/Year&gt;&lt;RecNum&gt;367&lt;/RecNum&gt;&lt;DisplayText&gt;&lt;style face="superscript"&gt;11&lt;/style&gt;&lt;/DisplayText&gt;&lt;record&gt;&lt;rec-number&gt;367&lt;/rec-number&gt;&lt;foreign-keys&gt;&lt;key app="EN" db-id="x22exaw9tvtds1efaavpfpxbvp5dzaxwtzp9" timestamp="1563826821" guid="5cf74ed1-4e61-415a-b7bd-5a349ca3931b"&gt;367&lt;/key&gt;&lt;/foreign-keys&gt;&lt;ref-type name="Journal Article"&gt;17&lt;/ref-type&gt;&lt;contributors&gt;&lt;authors&gt;&lt;author&gt;Leterrier, C.&lt;/author&gt;&lt;/authors&gt;&lt;/contributors&gt;&lt;auth-address&gt;NeuroCyto, INP UMR7051, Aix Marseille Universite, CNRS, 13344 cedex 15, Marseille, France christophe.leterrier@univ-amu.fr.&lt;/auth-address&gt;&lt;titles&gt;&lt;title&gt;The Axon Initial Segment: An Updated Viewpoint&lt;/title&gt;&lt;secondary-title&gt;J Neurosci&lt;/secondary-title&gt;&lt;/titles&gt;&lt;periodical&gt;&lt;full-title&gt;J Neurosci&lt;/full-title&gt;&lt;/periodical&gt;&lt;pages&gt;2135-2145&lt;/pages&gt;&lt;volume&gt;38&lt;/volume&gt;&lt;number&gt;9&lt;/number&gt;&lt;keywords&gt;&lt;keyword&gt;Animals&lt;/keyword&gt;&lt;keyword&gt;Axon Initial Segment/*physiology/*ultrastructure&lt;/keyword&gt;&lt;keyword&gt;Humans&lt;/keyword&gt;&lt;/keywords&gt;&lt;dates&gt;&lt;year&gt;2018&lt;/year&gt;&lt;pub-dates&gt;&lt;date&gt;Feb 28&lt;/date&gt;&lt;/pub-dates&gt;&lt;/dates&gt;&lt;isbn&gt;1529-2401 (Electronic)&amp;#xD;0270-6474 (Linking)&lt;/isbn&gt;&lt;accession-num&gt;29378864&lt;/accession-num&gt;&lt;urls&gt;&lt;related-urls&gt;&lt;url&gt;https://www.ncbi.nlm.nih.gov/pubmed/29378864&lt;/url&gt;&lt;/related-urls&gt;&lt;/urls&gt;&lt;custom2&gt;PMC6596274&lt;/custom2&gt;&lt;electronic-resource-num&gt;10.1523/JNEUROSCI.1922-17.2018&lt;/electronic-resource-num&gt;&lt;/record&gt;&lt;/Cite&gt;&lt;/EndNote&gt;</w:instrText>
      </w:r>
      <w:r w:rsidR="00FF1BF1" w:rsidRPr="0011414E">
        <w:fldChar w:fldCharType="separate"/>
      </w:r>
      <w:r w:rsidR="00FF1BF1" w:rsidRPr="0011414E">
        <w:rPr>
          <w:noProof/>
          <w:vertAlign w:val="superscript"/>
        </w:rPr>
        <w:t>11</w:t>
      </w:r>
      <w:r w:rsidR="00FF1BF1" w:rsidRPr="0011414E">
        <w:fldChar w:fldCharType="end"/>
      </w:r>
      <w:r w:rsidR="004A39DA" w:rsidRPr="0011414E">
        <w:t xml:space="preserve">. </w:t>
      </w:r>
      <w:r w:rsidR="008801A0" w:rsidRPr="0011414E">
        <w:t xml:space="preserve">However, </w:t>
      </w:r>
      <w:r w:rsidR="00BB237E" w:rsidRPr="0011414E">
        <w:t>the</w:t>
      </w:r>
      <w:r w:rsidR="008801A0" w:rsidRPr="0011414E">
        <w:t xml:space="preserve"> understanding of the AIS structural complex, the identity and functions of its components, and its spatiotemporal regulation </w:t>
      </w:r>
      <w:r w:rsidR="002067DF" w:rsidRPr="0011414E">
        <w:t>are</w:t>
      </w:r>
      <w:r w:rsidR="008801A0" w:rsidRPr="0011414E">
        <w:t xml:space="preserve"> still incomplete. Recent proteomic studies succeeded in creating a sizeable list of proteins that localize to the AIS </w:t>
      </w:r>
      <w:r w:rsidR="002067DF" w:rsidRPr="0011414E">
        <w:t>close</w:t>
      </w:r>
      <w:r w:rsidR="008801A0" w:rsidRPr="0011414E">
        <w:t xml:space="preserve"> to structural components of the AIS</w:t>
      </w:r>
      <w:r w:rsidR="007B2755" w:rsidRPr="0011414E">
        <w:fldChar w:fldCharType="begin">
          <w:fldData xml:space="preserve">PEVuZE5vdGU+PENpdGU+PEF1dGhvcj5IYW1kYW48L0F1dGhvcj48WWVhcj4yMDIwPC9ZZWFyPjxS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</w:fldData>
        </w:fldChar>
      </w:r>
      <w:r w:rsidR="007B2755" w:rsidRPr="0011414E">
        <w:instrText xml:space="preserve"> ADDIN EN.CITE </w:instrText>
      </w:r>
      <w:r w:rsidR="007B2755" w:rsidRPr="0011414E">
        <w:fldChar w:fldCharType="begin">
          <w:fldData xml:space="preserve">PEVuZE5vdGU+PENpdGU+PEF1dGhvcj5IYW1kYW48L0F1dGhvcj48WWVhcj4yMDIwPC9ZZWFyPjxS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</w:fldData>
        </w:fldChar>
      </w:r>
      <w:r w:rsidR="007B2755" w:rsidRPr="0011414E">
        <w:instrText xml:space="preserve"> ADDIN EN.CITE.DATA </w:instrText>
      </w:r>
      <w:r w:rsidR="007B2755" w:rsidRPr="0011414E">
        <w:fldChar w:fldCharType="end"/>
      </w:r>
      <w:r w:rsidR="007B2755" w:rsidRPr="0011414E">
        <w:fldChar w:fldCharType="separate"/>
      </w:r>
      <w:r w:rsidR="007B2755" w:rsidRPr="0011414E">
        <w:rPr>
          <w:noProof/>
          <w:vertAlign w:val="superscript"/>
        </w:rPr>
        <w:t>12,13</w:t>
      </w:r>
      <w:r w:rsidR="007B2755" w:rsidRPr="0011414E">
        <w:fldChar w:fldCharType="end"/>
      </w:r>
      <w:r w:rsidR="002067DF" w:rsidRPr="0011414E">
        <w:t>. Still,</w:t>
      </w:r>
      <w:r w:rsidR="008801A0" w:rsidRPr="0011414E">
        <w:t xml:space="preserve"> details of their function and precise place in the AIS complex are lacking. Thus, super-resolution microscopy techniq</w:t>
      </w:r>
      <w:r w:rsidR="00423CAF" w:rsidRPr="0011414E">
        <w:t xml:space="preserve">ues </w:t>
      </w:r>
      <w:r w:rsidR="0022710E" w:rsidRPr="0011414E">
        <w:t xml:space="preserve">serve as an </w:t>
      </w:r>
      <w:r w:rsidR="00EE7880" w:rsidRPr="0011414E">
        <w:t>essential</w:t>
      </w:r>
      <w:r w:rsidR="00423CAF" w:rsidRPr="0011414E">
        <w:t xml:space="preserve"> tool to examine the </w:t>
      </w:r>
      <w:r w:rsidR="00EE7880" w:rsidRPr="0011414E">
        <w:t>accurat</w:t>
      </w:r>
      <w:r w:rsidR="00423CAF" w:rsidRPr="0011414E">
        <w:t xml:space="preserve">e positions of these proteins </w:t>
      </w:r>
      <w:r w:rsidR="008B1071" w:rsidRPr="0011414E">
        <w:t xml:space="preserve">relative to </w:t>
      </w:r>
      <w:r w:rsidR="00423CAF" w:rsidRPr="0011414E">
        <w:t xml:space="preserve">other </w:t>
      </w:r>
      <w:r w:rsidR="00EE7880" w:rsidRPr="0011414E">
        <w:t>MPS components and</w:t>
      </w:r>
      <w:r w:rsidR="00423CAF" w:rsidRPr="0011414E">
        <w:t xml:space="preserve"> investigate their functions.</w:t>
      </w:r>
      <w:r w:rsidR="00EE7880" w:rsidRPr="0011414E">
        <w:t xml:space="preserve"> </w:t>
      </w:r>
      <w:r w:rsidR="00636743" w:rsidRPr="0011414E">
        <w:t xml:space="preserve">Several light microscopy techniques can achieve resolutions higher than the diffraction limit of light, some even capable of localizing single molecules. </w:t>
      </w:r>
      <w:r w:rsidR="00E11760" w:rsidRPr="0011414E">
        <w:t>However, many of these techniques</w:t>
      </w:r>
      <w:r w:rsidR="00636743" w:rsidRPr="0011414E">
        <w:t xml:space="preserve"> typically require specialized fluorophores or imaging buffers, and image acquisition is often time-intensive</w:t>
      </w:r>
      <w:r w:rsidR="00636743" w:rsidRPr="0011414E">
        <w:fldChar w:fldCharType="begin">
          <w:fldData xml:space="preserve">PEVuZE5vdGU+PENpdGU+PEF1dGhvcj5WYWxsaTwvQXV0aG9yPjxZZWFyPjIwMjE8L1llYXI+PFJl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</w:fldData>
        </w:fldChar>
      </w:r>
      <w:r w:rsidR="00636743" w:rsidRPr="0011414E">
        <w:instrText xml:space="preserve"> ADDIN EN.CITE </w:instrText>
      </w:r>
      <w:r w:rsidR="00636743" w:rsidRPr="0011414E">
        <w:fldChar w:fldCharType="begin">
          <w:fldData xml:space="preserve">PEVuZE5vdGU+PENpdGU+PEF1dGhvcj5WYWxsaTwvQXV0aG9yPjxZZWFyPjIwMjE8L1llYXI+PFJl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</w:fldData>
        </w:fldChar>
      </w:r>
      <w:r w:rsidR="00636743" w:rsidRPr="0011414E">
        <w:instrText xml:space="preserve"> ADDIN EN.CITE.DATA </w:instrText>
      </w:r>
      <w:r w:rsidR="00636743" w:rsidRPr="0011414E">
        <w:fldChar w:fldCharType="end"/>
      </w:r>
      <w:r w:rsidR="00636743" w:rsidRPr="0011414E">
        <w:fldChar w:fldCharType="separate"/>
      </w:r>
      <w:r w:rsidR="00636743" w:rsidRPr="0011414E">
        <w:rPr>
          <w:noProof/>
          <w:vertAlign w:val="superscript"/>
        </w:rPr>
        <w:t>14</w:t>
      </w:r>
      <w:r w:rsidR="00636743" w:rsidRPr="0011414E">
        <w:fldChar w:fldCharType="end"/>
      </w:r>
      <w:r w:rsidR="00636743" w:rsidRPr="0011414E">
        <w:t xml:space="preserve">. </w:t>
      </w:r>
    </w:p>
    <w:p w14:paraId="05D31E3D" w14:textId="77777777" w:rsidR="006F2395" w:rsidRPr="0011414E" w:rsidRDefault="006F2395" w:rsidP="0011414E"/>
    <w:p w14:paraId="0C4D0D80" w14:textId="6DDE0842" w:rsidR="0022710E" w:rsidRPr="0011414E" w:rsidRDefault="00636743" w:rsidP="0011414E">
      <w:r w:rsidRPr="0011414E">
        <w:t>3D structured illumination microscopy</w:t>
      </w:r>
      <w:r w:rsidR="00C33A37" w:rsidRPr="0011414E">
        <w:t xml:space="preserve"> (3D-SIM)</w:t>
      </w:r>
      <w:r w:rsidRPr="0011414E">
        <w:t>, owing to its ease of use and simple sample preparation requirements</w:t>
      </w:r>
      <w:r w:rsidR="0097009D" w:rsidRPr="0011414E">
        <w:t xml:space="preserve">, </w:t>
      </w:r>
      <w:r w:rsidRPr="0011414E">
        <w:t>requires no special reagents for imaging or sample preparation, works well with a wide array of fluorophores and samples, can be readily implemented in multiple colors, and is capable of live-cell imaging</w:t>
      </w:r>
      <w:r w:rsidRPr="0011414E">
        <w:fldChar w:fldCharType="begin">
          <w:fldData xml:space="preserve">PEVuZE5vdGU+PENpdGU+PEF1dGhvcj5XYW5nPC9BdXRob3I+PFllYXI+MjAyMDwvWWVhcj48UmVj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</w:fldData>
        </w:fldChar>
      </w:r>
      <w:r w:rsidRPr="0011414E">
        <w:instrText xml:space="preserve"> ADDIN EN.CITE </w:instrText>
      </w:r>
      <w:r w:rsidRPr="0011414E">
        <w:fldChar w:fldCharType="begin">
          <w:fldData xml:space="preserve">PEVuZE5vdGU+PENpdGU+PEF1dGhvcj5XYW5nPC9BdXRob3I+PFllYXI+MjAyMDwvWWVhcj48UmVj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</w:fldData>
        </w:fldChar>
      </w:r>
      <w:r w:rsidRPr="0011414E">
        <w:instrText xml:space="preserve"> ADDIN EN.CITE.DATA </w:instrText>
      </w:r>
      <w:r w:rsidRPr="0011414E">
        <w:fldChar w:fldCharType="end"/>
      </w:r>
      <w:r w:rsidRPr="0011414E">
        <w:fldChar w:fldCharType="separate"/>
      </w:r>
      <w:r w:rsidRPr="0011414E">
        <w:rPr>
          <w:noProof/>
          <w:vertAlign w:val="superscript"/>
        </w:rPr>
        <w:t>15</w:t>
      </w:r>
      <w:r w:rsidRPr="0011414E">
        <w:fldChar w:fldCharType="end"/>
      </w:r>
      <w:r w:rsidRPr="0011414E">
        <w:t>. While the best possible resolution SIM offers (</w:t>
      </w:r>
      <w:r w:rsidR="00EA3289" w:rsidRPr="0011414E">
        <w:t>~</w:t>
      </w:r>
      <w:r w:rsidRPr="0011414E">
        <w:t xml:space="preserve">120 nm) is low compared to many other super-resolution techniques, it is sufficient for many applications (for example, for resolving the components of the MPS in neurons). Thus, it is </w:t>
      </w:r>
      <w:r w:rsidR="00EA3289" w:rsidRPr="0011414E">
        <w:t>crucial</w:t>
      </w:r>
      <w:r w:rsidRPr="0011414E">
        <w:t xml:space="preserve"> to consider the requirement for specific applications to determine if SIM is a suitable choice or if an even higher resolution is necessary. </w:t>
      </w:r>
      <w:r w:rsidR="0022710E" w:rsidRPr="0011414E">
        <w:t xml:space="preserve">Here, a protocol </w:t>
      </w:r>
      <w:r w:rsidR="00EA3289" w:rsidRPr="0011414E">
        <w:t xml:space="preserve">is described </w:t>
      </w:r>
      <w:r w:rsidR="00501612" w:rsidRPr="0011414E">
        <w:t xml:space="preserve">for using </w:t>
      </w:r>
      <w:r w:rsidR="006D1776" w:rsidRPr="0011414E">
        <w:t xml:space="preserve">cultured hippocampal neurons and </w:t>
      </w:r>
      <w:r w:rsidR="00501612" w:rsidRPr="0011414E">
        <w:t>3D-structured illumination microscopy (3D-SIM) to examine the position and organization of putative AIS proteins relative to actin rings in the MPS</w:t>
      </w:r>
      <w:r w:rsidR="00D36178" w:rsidRPr="0011414E">
        <w:t xml:space="preserve">, as implemented in </w:t>
      </w:r>
      <w:r w:rsidR="00612AC1" w:rsidRPr="0011414E">
        <w:fldChar w:fldCharType="begin">
          <w:fldData xml:space="preserve">PEVuZE5vdGU+PENpdGUgQXV0aG9yWWVhcj0iMSI+PEF1dGhvcj5BYm91ZWxleno8L0F1dGhvcj48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</w:fldData>
        </w:fldChar>
      </w:r>
      <w:r w:rsidR="008B1071" w:rsidRPr="0011414E">
        <w:instrText xml:space="preserve"> ADDIN EN.CITE </w:instrText>
      </w:r>
      <w:r w:rsidR="008B1071" w:rsidRPr="0011414E">
        <w:fldChar w:fldCharType="begin">
          <w:fldData xml:space="preserve">PEVuZE5vdGU+PENpdGUgQXV0aG9yWWVhcj0iMSI+PEF1dGhvcj5BYm91ZWxleno8L0F1dGhvcj48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</w:fldData>
        </w:fldChar>
      </w:r>
      <w:r w:rsidR="008B1071" w:rsidRPr="0011414E">
        <w:instrText xml:space="preserve"> ADDIN EN.CITE.DATA </w:instrText>
      </w:r>
      <w:r w:rsidR="008B1071" w:rsidRPr="0011414E">
        <w:fldChar w:fldCharType="end"/>
      </w:r>
      <w:r w:rsidR="00612AC1" w:rsidRPr="0011414E">
        <w:fldChar w:fldCharType="separate"/>
      </w:r>
      <w:r w:rsidR="008B1071" w:rsidRPr="0011414E">
        <w:rPr>
          <w:noProof/>
        </w:rPr>
        <w:t>Abouelezz</w:t>
      </w:r>
      <w:r w:rsidR="008B1071" w:rsidRPr="0011414E">
        <w:rPr>
          <w:i/>
          <w:noProof/>
        </w:rPr>
        <w:t xml:space="preserve"> </w:t>
      </w:r>
      <w:r w:rsidR="008B1071" w:rsidRPr="0011414E">
        <w:rPr>
          <w:iCs/>
          <w:noProof/>
        </w:rPr>
        <w:t>et al</w:t>
      </w:r>
      <w:r w:rsidR="008B1071" w:rsidRPr="0011414E">
        <w:rPr>
          <w:i/>
          <w:noProof/>
        </w:rPr>
        <w:t>.</w:t>
      </w:r>
      <w:r w:rsidR="008B1071" w:rsidRPr="0011414E">
        <w:rPr>
          <w:noProof/>
          <w:vertAlign w:val="superscript"/>
        </w:rPr>
        <w:t>16</w:t>
      </w:r>
      <w:r w:rsidR="00612AC1" w:rsidRPr="0011414E">
        <w:fldChar w:fldCharType="end"/>
      </w:r>
    </w:p>
    <w:p w14:paraId="48BA6B0A" w14:textId="77777777" w:rsidR="006E4797" w:rsidRPr="0011414E" w:rsidRDefault="006E4797" w:rsidP="0011414E">
      <w:pPr>
        <w:rPr>
          <w:b/>
        </w:rPr>
      </w:pPr>
    </w:p>
    <w:p w14:paraId="32A92E82" w14:textId="73056B2D" w:rsidR="006E4797" w:rsidRPr="0011414E" w:rsidRDefault="00551D82" w:rsidP="0011414E">
      <w:pPr>
        <w:rPr>
          <w:b/>
        </w:rPr>
      </w:pPr>
      <w:r w:rsidRPr="0011414E">
        <w:rPr>
          <w:b/>
        </w:rPr>
        <w:t>PROTOCOL:</w:t>
      </w:r>
    </w:p>
    <w:p w14:paraId="6C5D7AE8" w14:textId="275441C3" w:rsidR="001C2E39" w:rsidRPr="0011414E" w:rsidRDefault="001C2E39" w:rsidP="0011414E">
      <w:r w:rsidRPr="0011414E">
        <w:t>Primary hippocampal neurons used in these experiments were harvested</w:t>
      </w:r>
      <w:r w:rsidR="0095254F" w:rsidRPr="0011414E">
        <w:fldChar w:fldCharType="begin">
          <w:fldData xml:space="preserve">PEVuZE5vdGU+PENpdGU+PEF1dGhvcj5BYm91ZWxleno8L0F1dGhvcj48WWVhcj4yMDIwPC9ZZWFy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</w:fldData>
        </w:fldChar>
      </w:r>
      <w:r w:rsidR="0095254F" w:rsidRPr="0011414E">
        <w:instrText xml:space="preserve"> ADDIN EN.CITE </w:instrText>
      </w:r>
      <w:r w:rsidR="0095254F" w:rsidRPr="0011414E">
        <w:fldChar w:fldCharType="begin">
          <w:fldData xml:space="preserve">PEVuZE5vdGU+PENpdGU+PEF1dGhvcj5BYm91ZWxleno8L0F1dGhvcj48WWVhcj4yMDIwPC9ZZWFy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</w:fldData>
        </w:fldChar>
      </w:r>
      <w:r w:rsidR="0095254F" w:rsidRPr="0011414E">
        <w:instrText xml:space="preserve"> ADDIN EN.CITE.DATA </w:instrText>
      </w:r>
      <w:r w:rsidR="0095254F" w:rsidRPr="0011414E">
        <w:fldChar w:fldCharType="end"/>
      </w:r>
      <w:r w:rsidR="0095254F" w:rsidRPr="0011414E">
        <w:fldChar w:fldCharType="separate"/>
      </w:r>
      <w:r w:rsidR="0095254F" w:rsidRPr="0011414E">
        <w:rPr>
          <w:noProof/>
          <w:vertAlign w:val="superscript"/>
        </w:rPr>
        <w:t>16</w:t>
      </w:r>
      <w:r w:rsidR="0095254F" w:rsidRPr="0011414E">
        <w:fldChar w:fldCharType="end"/>
      </w:r>
      <w:r w:rsidR="0095254F" w:rsidRPr="0011414E">
        <w:t xml:space="preserve"> </w:t>
      </w:r>
      <w:r w:rsidRPr="0011414E">
        <w:t xml:space="preserve">from </w:t>
      </w:r>
      <w:r w:rsidR="00FA24D8" w:rsidRPr="0011414E">
        <w:t xml:space="preserve">embryonic day 17 Wistar </w:t>
      </w:r>
      <w:r w:rsidRPr="0011414E">
        <w:t>rat embryos</w:t>
      </w:r>
      <w:r w:rsidR="00FA24D8" w:rsidRPr="0011414E">
        <w:t xml:space="preserve"> of either sex</w:t>
      </w:r>
      <w:r w:rsidRPr="0011414E">
        <w:t xml:space="preserve"> under the ethical guidelines of the University of Helsinki and Finnish law.</w:t>
      </w:r>
    </w:p>
    <w:p w14:paraId="31ED9EE6" w14:textId="77777777" w:rsidR="001C2E39" w:rsidRPr="0011414E" w:rsidRDefault="001C2E39" w:rsidP="0011414E"/>
    <w:p w14:paraId="473BCA5F" w14:textId="0E6D56CC" w:rsidR="00636743" w:rsidRPr="0011414E" w:rsidRDefault="00636743" w:rsidP="0011414E">
      <w:pPr>
        <w:pStyle w:val="ListParagraph"/>
        <w:numPr>
          <w:ilvl w:val="0"/>
          <w:numId w:val="14"/>
        </w:numPr>
        <w:ind w:left="0" w:firstLine="0"/>
        <w:rPr>
          <w:b/>
          <w:bCs/>
          <w:iCs/>
          <w:highlight w:val="yellow"/>
        </w:rPr>
      </w:pPr>
      <w:r w:rsidRPr="0011414E">
        <w:rPr>
          <w:b/>
          <w:bCs/>
          <w:iCs/>
          <w:highlight w:val="yellow"/>
        </w:rPr>
        <w:t>Sample preparation</w:t>
      </w:r>
    </w:p>
    <w:p w14:paraId="13A78217" w14:textId="77777777" w:rsidR="009478A4" w:rsidRPr="0011414E" w:rsidRDefault="009478A4" w:rsidP="0011414E">
      <w:pPr>
        <w:pStyle w:val="ListParagraph"/>
        <w:ind w:left="0"/>
        <w:rPr>
          <w:iCs/>
        </w:rPr>
      </w:pPr>
    </w:p>
    <w:p w14:paraId="6948AAD0" w14:textId="77777777" w:rsidR="001A48CC" w:rsidRPr="0011414E" w:rsidRDefault="00636743" w:rsidP="0011414E">
      <w:pPr>
        <w:pStyle w:val="ListParagraph"/>
        <w:numPr>
          <w:ilvl w:val="1"/>
          <w:numId w:val="14"/>
        </w:numPr>
        <w:ind w:left="0" w:firstLine="0"/>
      </w:pPr>
      <w:r w:rsidRPr="0011414E">
        <w:t>On high-fidelity glass coverslips, allow rat hippocampal neurons to grow in sparse culture conditions (</w:t>
      </w:r>
      <w:r w:rsidR="0015396A" w:rsidRPr="0011414E">
        <w:t>~</w:t>
      </w:r>
      <w:r w:rsidRPr="0011414E">
        <w:t>5,000</w:t>
      </w:r>
      <w:r w:rsidR="0015396A" w:rsidRPr="0011414E">
        <w:t>-</w:t>
      </w:r>
      <w:r w:rsidRPr="0011414E">
        <w:t>10,000 cells/cm</w:t>
      </w:r>
      <w:r w:rsidRPr="0011414E">
        <w:rPr>
          <w:vertAlign w:val="superscript"/>
        </w:rPr>
        <w:t>2</w:t>
      </w:r>
      <w:r w:rsidRPr="0011414E">
        <w:t xml:space="preserve">) for 14 days (14 days-in-vitro). </w:t>
      </w:r>
    </w:p>
    <w:p w14:paraId="091D9374" w14:textId="77777777" w:rsidR="001A48CC" w:rsidRPr="0011414E" w:rsidRDefault="001A48CC" w:rsidP="0011414E">
      <w:pPr>
        <w:pStyle w:val="ListParagraph"/>
        <w:ind w:left="0"/>
      </w:pPr>
    </w:p>
    <w:p w14:paraId="5BCF89A9" w14:textId="47C85677" w:rsidR="00636743" w:rsidRPr="0011414E" w:rsidRDefault="001A48CC" w:rsidP="0011414E">
      <w:pPr>
        <w:pStyle w:val="ListParagraph"/>
        <w:ind w:left="0"/>
      </w:pPr>
      <w:r w:rsidRPr="0011414E">
        <w:t xml:space="preserve">NOTE: </w:t>
      </w:r>
      <w:r w:rsidR="00636743" w:rsidRPr="0011414E">
        <w:t xml:space="preserve">Using sparse cultures reduces the chances of overlapping neurites, which helps </w:t>
      </w:r>
      <w:r w:rsidRPr="0011414E">
        <w:t>quantify</w:t>
      </w:r>
      <w:r w:rsidR="00636743" w:rsidRPr="0011414E">
        <w:t xml:space="preserve"> </w:t>
      </w:r>
      <w:r w:rsidR="00636743" w:rsidRPr="0011414E">
        <w:lastRenderedPageBreak/>
        <w:t>the MPS.</w:t>
      </w:r>
    </w:p>
    <w:p w14:paraId="1217BF74" w14:textId="77777777" w:rsidR="00646727" w:rsidRPr="0011414E" w:rsidRDefault="00646727" w:rsidP="0011414E"/>
    <w:p w14:paraId="43E0FF7F" w14:textId="4F403BAC" w:rsidR="00636743" w:rsidRPr="0011414E" w:rsidRDefault="00636743" w:rsidP="0011414E">
      <w:pPr>
        <w:pStyle w:val="ListParagraph"/>
        <w:numPr>
          <w:ilvl w:val="1"/>
          <w:numId w:val="14"/>
        </w:numPr>
        <w:ind w:left="0" w:firstLine="0"/>
        <w:rPr>
          <w:highlight w:val="yellow"/>
        </w:rPr>
      </w:pPr>
      <w:r w:rsidRPr="0011414E">
        <w:rPr>
          <w:highlight w:val="yellow"/>
        </w:rPr>
        <w:t>Fix neurons using 4% paraformaldehyde for 12 min at room temperature. Wash the coverslip once in 0.2% BSA in PBS (BSA-PBS), then incubate for 10 min in a 1% solution of Triton-X in PBS at room temperature. Wash once in BSA-PBS.</w:t>
      </w:r>
    </w:p>
    <w:p w14:paraId="70EFAE39" w14:textId="77777777" w:rsidR="00646727" w:rsidRPr="0011414E" w:rsidRDefault="00646727" w:rsidP="0011414E">
      <w:pPr>
        <w:pStyle w:val="ListParagraph"/>
        <w:ind w:left="0"/>
        <w:rPr>
          <w:highlight w:val="yellow"/>
        </w:rPr>
      </w:pPr>
    </w:p>
    <w:p w14:paraId="29B68294" w14:textId="4895B9DC" w:rsidR="00636743" w:rsidRPr="0011414E" w:rsidRDefault="00636743" w:rsidP="0011414E">
      <w:pPr>
        <w:pStyle w:val="ListParagraph"/>
        <w:numPr>
          <w:ilvl w:val="1"/>
          <w:numId w:val="14"/>
        </w:numPr>
        <w:ind w:left="0" w:firstLine="0"/>
        <w:rPr>
          <w:highlight w:val="yellow"/>
        </w:rPr>
      </w:pPr>
      <w:r w:rsidRPr="0011414E">
        <w:rPr>
          <w:highlight w:val="yellow"/>
        </w:rPr>
        <w:t xml:space="preserve">Dilute anti-ankyrin G antibodies </w:t>
      </w:r>
      <w:r w:rsidR="00AF17B2" w:rsidRPr="0011414E">
        <w:rPr>
          <w:highlight w:val="yellow"/>
        </w:rPr>
        <w:t>(</w:t>
      </w:r>
      <w:r w:rsidRPr="0011414E">
        <w:rPr>
          <w:highlight w:val="yellow"/>
        </w:rPr>
        <w:t>1:200</w:t>
      </w:r>
      <w:r w:rsidR="00AF17B2" w:rsidRPr="0011414E">
        <w:rPr>
          <w:highlight w:val="yellow"/>
        </w:rPr>
        <w:t>)</w:t>
      </w:r>
      <w:r w:rsidRPr="0011414E">
        <w:rPr>
          <w:highlight w:val="yellow"/>
        </w:rPr>
        <w:t xml:space="preserve"> in BSA-PBS. Add antibody solution to </w:t>
      </w:r>
      <w:r w:rsidR="00AF17B2" w:rsidRPr="0011414E">
        <w:rPr>
          <w:highlight w:val="yellow"/>
        </w:rPr>
        <w:t xml:space="preserve">the </w:t>
      </w:r>
      <w:r w:rsidRPr="0011414E">
        <w:rPr>
          <w:highlight w:val="yellow"/>
        </w:rPr>
        <w:t>coverslip and incubate overnight at 4</w:t>
      </w:r>
      <w:r w:rsidR="00AF17B2" w:rsidRPr="0011414E">
        <w:rPr>
          <w:highlight w:val="yellow"/>
        </w:rPr>
        <w:t xml:space="preserve"> </w:t>
      </w:r>
      <w:r w:rsidRPr="0011414E">
        <w:rPr>
          <w:highlight w:val="yellow"/>
        </w:rPr>
        <w:t xml:space="preserve">°C. Optionally, add chicken anti-MAP2 antibodies </w:t>
      </w:r>
      <w:r w:rsidR="0071691E" w:rsidRPr="0011414E">
        <w:rPr>
          <w:highlight w:val="yellow"/>
        </w:rPr>
        <w:t xml:space="preserve">(see </w:t>
      </w:r>
      <w:r w:rsidR="0071691E" w:rsidRPr="0011414E">
        <w:rPr>
          <w:b/>
          <w:bCs/>
          <w:highlight w:val="yellow"/>
        </w:rPr>
        <w:t>Table of Materials</w:t>
      </w:r>
      <w:r w:rsidR="0071691E" w:rsidRPr="0011414E">
        <w:rPr>
          <w:highlight w:val="yellow"/>
        </w:rPr>
        <w:t xml:space="preserve">) </w:t>
      </w:r>
      <w:r w:rsidRPr="0011414E">
        <w:rPr>
          <w:highlight w:val="yellow"/>
        </w:rPr>
        <w:t xml:space="preserve">to the antibody solution to demarcate the </w:t>
      </w:r>
      <w:proofErr w:type="spellStart"/>
      <w:r w:rsidRPr="0011414E">
        <w:rPr>
          <w:highlight w:val="yellow"/>
        </w:rPr>
        <w:t>somato</w:t>
      </w:r>
      <w:proofErr w:type="spellEnd"/>
      <w:r w:rsidRPr="0011414E">
        <w:rPr>
          <w:highlight w:val="yellow"/>
        </w:rPr>
        <w:t xml:space="preserve">-dendritic domain. </w:t>
      </w:r>
    </w:p>
    <w:p w14:paraId="502BC4C9" w14:textId="77777777" w:rsidR="00646727" w:rsidRPr="0011414E" w:rsidRDefault="00646727" w:rsidP="0011414E">
      <w:pPr>
        <w:pStyle w:val="ListParagraph"/>
        <w:ind w:left="0"/>
        <w:rPr>
          <w:highlight w:val="yellow"/>
        </w:rPr>
      </w:pPr>
    </w:p>
    <w:p w14:paraId="59BC40A1" w14:textId="4FDC90A0" w:rsidR="00636743" w:rsidRPr="0011414E" w:rsidRDefault="00636743" w:rsidP="0011414E">
      <w:pPr>
        <w:pStyle w:val="ListParagraph"/>
        <w:numPr>
          <w:ilvl w:val="1"/>
          <w:numId w:val="14"/>
        </w:numPr>
        <w:ind w:left="0" w:firstLine="0"/>
        <w:rPr>
          <w:highlight w:val="yellow"/>
        </w:rPr>
      </w:pPr>
      <w:r w:rsidRPr="0011414E">
        <w:rPr>
          <w:highlight w:val="yellow"/>
        </w:rPr>
        <w:t xml:space="preserve">Wash cells once in BSA-PBS, followed by 0.1% Triton-X in PBS, then </w:t>
      </w:r>
      <w:r w:rsidR="00E520FB" w:rsidRPr="0011414E">
        <w:rPr>
          <w:highlight w:val="yellow"/>
        </w:rPr>
        <w:t xml:space="preserve">do </w:t>
      </w:r>
      <w:r w:rsidRPr="0011414E">
        <w:rPr>
          <w:highlight w:val="yellow"/>
        </w:rPr>
        <w:t>a final wash in BSA-PBS.</w:t>
      </w:r>
    </w:p>
    <w:p w14:paraId="1E2A05BC" w14:textId="77777777" w:rsidR="00646727" w:rsidRPr="0011414E" w:rsidRDefault="00646727" w:rsidP="0011414E">
      <w:pPr>
        <w:pStyle w:val="ListParagraph"/>
        <w:ind w:left="0"/>
      </w:pPr>
    </w:p>
    <w:p w14:paraId="26084AAA" w14:textId="5EDD5596" w:rsidR="00636743" w:rsidRPr="0011414E" w:rsidRDefault="00636743" w:rsidP="0011414E">
      <w:pPr>
        <w:pStyle w:val="ListParagraph"/>
        <w:numPr>
          <w:ilvl w:val="1"/>
          <w:numId w:val="14"/>
        </w:numPr>
        <w:ind w:left="0" w:firstLine="0"/>
      </w:pPr>
      <w:r w:rsidRPr="0011414E">
        <w:t xml:space="preserve">Dilute fluorophore-tagged anti-mouse secondary antibodies </w:t>
      </w:r>
      <w:r w:rsidR="00205818" w:rsidRPr="0011414E">
        <w:t>(</w:t>
      </w:r>
      <w:r w:rsidRPr="0011414E">
        <w:t>1:200</w:t>
      </w:r>
      <w:r w:rsidR="00205818" w:rsidRPr="0011414E">
        <w:t xml:space="preserve">) (see </w:t>
      </w:r>
      <w:r w:rsidR="00205818" w:rsidRPr="0011414E">
        <w:rPr>
          <w:b/>
          <w:bCs/>
        </w:rPr>
        <w:t>Table of Materials</w:t>
      </w:r>
      <w:r w:rsidR="00205818" w:rsidRPr="0011414E">
        <w:t>)</w:t>
      </w:r>
      <w:r w:rsidRPr="0011414E">
        <w:t xml:space="preserve"> in BSA-PBS, add to the coverslip</w:t>
      </w:r>
      <w:r w:rsidR="00A72403" w:rsidRPr="0011414E">
        <w:t>,</w:t>
      </w:r>
      <w:r w:rsidRPr="0011414E">
        <w:t xml:space="preserve"> and incubate for 1 h at room temperature. Wash the cells once in BSA-PBS, once in 0.1% Triton-X in PBS, then once in PBS.</w:t>
      </w:r>
    </w:p>
    <w:p w14:paraId="503953DA" w14:textId="77777777" w:rsidR="00646727" w:rsidRPr="0011414E" w:rsidRDefault="00646727" w:rsidP="0011414E">
      <w:pPr>
        <w:pStyle w:val="ListParagraph"/>
        <w:ind w:left="0"/>
      </w:pPr>
    </w:p>
    <w:p w14:paraId="3EFF4195" w14:textId="7A15C949" w:rsidR="00646727" w:rsidRPr="0011414E" w:rsidRDefault="00636743" w:rsidP="0011414E">
      <w:pPr>
        <w:pStyle w:val="ListParagraph"/>
        <w:numPr>
          <w:ilvl w:val="1"/>
          <w:numId w:val="14"/>
        </w:numPr>
        <w:ind w:left="0" w:firstLine="0"/>
      </w:pPr>
      <w:r w:rsidRPr="0011414E">
        <w:t xml:space="preserve">Prepare a 1 µM solution of tagged phalloidin in PBS </w:t>
      </w:r>
      <w:r w:rsidR="008E6DFD" w:rsidRPr="0011414E">
        <w:t xml:space="preserve">(see </w:t>
      </w:r>
      <w:r w:rsidR="008E6DFD" w:rsidRPr="0011414E">
        <w:rPr>
          <w:b/>
          <w:bCs/>
        </w:rPr>
        <w:t>Table of Materials</w:t>
      </w:r>
      <w:r w:rsidR="008E6DFD" w:rsidRPr="0011414E">
        <w:t xml:space="preserve">) </w:t>
      </w:r>
      <w:r w:rsidRPr="0011414E">
        <w:t xml:space="preserve">and add </w:t>
      </w:r>
      <w:r w:rsidR="008E6DFD" w:rsidRPr="0011414E">
        <w:t xml:space="preserve">it </w:t>
      </w:r>
      <w:r w:rsidRPr="0011414E">
        <w:t xml:space="preserve">to </w:t>
      </w:r>
      <w:r w:rsidR="008E6DFD" w:rsidRPr="0011414E">
        <w:t xml:space="preserve">the </w:t>
      </w:r>
      <w:r w:rsidRPr="0011414E">
        <w:t>cells. Incubate for 2 h at room temperature. Wash cells once in PBS, once in 0.1% Triton-X in PBS, then once in PBS.</w:t>
      </w:r>
    </w:p>
    <w:p w14:paraId="68D24C4D" w14:textId="77777777" w:rsidR="00F84F5C" w:rsidRPr="0011414E" w:rsidRDefault="00F84F5C" w:rsidP="0011414E">
      <w:pPr>
        <w:pStyle w:val="ListParagraph"/>
        <w:ind w:left="0"/>
      </w:pPr>
    </w:p>
    <w:p w14:paraId="30D7F473" w14:textId="4DF08112" w:rsidR="00F84F5C" w:rsidRPr="0011414E" w:rsidRDefault="00F84F5C" w:rsidP="0011414E">
      <w:pPr>
        <w:pStyle w:val="ListParagraph"/>
        <w:ind w:left="0"/>
      </w:pPr>
      <w:r w:rsidRPr="0011414E">
        <w:t>NOTE: AlexaFluor488-tagged phalloidin was used here, but other tags will also work.</w:t>
      </w:r>
    </w:p>
    <w:p w14:paraId="114ABA3D" w14:textId="77777777" w:rsidR="001E5EAE" w:rsidRPr="0011414E" w:rsidRDefault="001E5EAE" w:rsidP="0011414E">
      <w:pPr>
        <w:pStyle w:val="ListParagraph"/>
        <w:ind w:left="0"/>
      </w:pPr>
    </w:p>
    <w:p w14:paraId="136922DC" w14:textId="77777777" w:rsidR="00D5142F" w:rsidRPr="0011414E" w:rsidRDefault="00636743" w:rsidP="0011414E">
      <w:pPr>
        <w:pStyle w:val="ListParagraph"/>
        <w:numPr>
          <w:ilvl w:val="1"/>
          <w:numId w:val="14"/>
        </w:numPr>
        <w:ind w:left="0" w:firstLine="0"/>
        <w:rPr>
          <w:highlight w:val="yellow"/>
        </w:rPr>
      </w:pPr>
      <w:r w:rsidRPr="0011414E">
        <w:rPr>
          <w:highlight w:val="yellow"/>
        </w:rPr>
        <w:t>For mounting the coverslip on a glass slide, apply a drop of mounting media on a glass slide, dip the coverslip in deionized water</w:t>
      </w:r>
      <w:r w:rsidR="00D5142F" w:rsidRPr="0011414E">
        <w:rPr>
          <w:highlight w:val="yellow"/>
        </w:rPr>
        <w:t>,</w:t>
      </w:r>
      <w:r w:rsidRPr="0011414E">
        <w:rPr>
          <w:highlight w:val="yellow"/>
        </w:rPr>
        <w:t xml:space="preserve"> and dab using a soft paper towel (to remove excess water). </w:t>
      </w:r>
    </w:p>
    <w:p w14:paraId="5870B3CF" w14:textId="77777777" w:rsidR="00D5142F" w:rsidRPr="0011414E" w:rsidRDefault="00D5142F" w:rsidP="0011414E">
      <w:pPr>
        <w:pStyle w:val="ListParagraph"/>
        <w:ind w:left="0"/>
        <w:rPr>
          <w:highlight w:val="yellow"/>
        </w:rPr>
      </w:pPr>
    </w:p>
    <w:p w14:paraId="4C0AEFE1" w14:textId="15858E4A" w:rsidR="000E2A7A" w:rsidRPr="0011414E" w:rsidRDefault="00636743" w:rsidP="0011414E">
      <w:pPr>
        <w:pStyle w:val="ListParagraph"/>
        <w:numPr>
          <w:ilvl w:val="2"/>
          <w:numId w:val="14"/>
        </w:numPr>
        <w:ind w:left="0" w:firstLine="0"/>
        <w:rPr>
          <w:highlight w:val="yellow"/>
        </w:rPr>
      </w:pPr>
      <w:r w:rsidRPr="0011414E">
        <w:rPr>
          <w:highlight w:val="yellow"/>
        </w:rPr>
        <w:t>Place the coverslip on the glass slide. Incubate at room temperature for 24 h.</w:t>
      </w:r>
    </w:p>
    <w:p w14:paraId="54D6CE8C" w14:textId="77777777" w:rsidR="003770BD" w:rsidRPr="0011414E" w:rsidRDefault="003770BD" w:rsidP="0011414E">
      <w:pPr>
        <w:pStyle w:val="ListParagraph"/>
        <w:ind w:left="0"/>
      </w:pPr>
    </w:p>
    <w:p w14:paraId="24038714" w14:textId="4A986E93" w:rsidR="000A4521" w:rsidRPr="0011414E" w:rsidRDefault="000E2A7A" w:rsidP="0011414E">
      <w:pPr>
        <w:pStyle w:val="ListParagraph"/>
        <w:ind w:left="0"/>
      </w:pPr>
      <w:r w:rsidRPr="0011414E">
        <w:t>NOTE: N</w:t>
      </w:r>
      <w:r w:rsidR="00636743" w:rsidRPr="0011414E">
        <w:t xml:space="preserve">o adverse effects on the sample </w:t>
      </w:r>
      <w:r w:rsidRPr="0011414E">
        <w:t xml:space="preserve">were observed </w:t>
      </w:r>
      <w:r w:rsidR="00636743" w:rsidRPr="0011414E">
        <w:t>using hard-setting mounting media (refractive index 1.47 after curing).</w:t>
      </w:r>
    </w:p>
    <w:p w14:paraId="669F0820" w14:textId="77777777" w:rsidR="006E67DF" w:rsidRPr="0011414E" w:rsidRDefault="006E67DF" w:rsidP="0011414E"/>
    <w:p w14:paraId="49A4DFBE" w14:textId="2594E630" w:rsidR="000B2CAD" w:rsidRPr="0011414E" w:rsidRDefault="000B2CAD" w:rsidP="0011414E">
      <w:pPr>
        <w:pStyle w:val="ListParagraph"/>
        <w:numPr>
          <w:ilvl w:val="0"/>
          <w:numId w:val="14"/>
        </w:numPr>
        <w:ind w:left="0" w:firstLine="0"/>
        <w:rPr>
          <w:b/>
          <w:bCs/>
          <w:iCs/>
          <w:highlight w:val="yellow"/>
        </w:rPr>
      </w:pPr>
      <w:r w:rsidRPr="0011414E">
        <w:rPr>
          <w:b/>
          <w:bCs/>
          <w:iCs/>
          <w:highlight w:val="yellow"/>
        </w:rPr>
        <w:t>Imaging</w:t>
      </w:r>
    </w:p>
    <w:p w14:paraId="5C4F8139" w14:textId="77777777" w:rsidR="00DC7837" w:rsidRPr="0011414E" w:rsidRDefault="00DC7837" w:rsidP="0011414E">
      <w:pPr>
        <w:pStyle w:val="ListParagraph"/>
        <w:ind w:left="0"/>
        <w:rPr>
          <w:b/>
          <w:bCs/>
          <w:iCs/>
          <w:highlight w:val="yellow"/>
        </w:rPr>
      </w:pPr>
    </w:p>
    <w:p w14:paraId="27363590" w14:textId="21C77BDA" w:rsidR="00636743" w:rsidRPr="0011414E" w:rsidRDefault="00636743" w:rsidP="0011414E">
      <w:pPr>
        <w:pStyle w:val="ListParagraph"/>
        <w:numPr>
          <w:ilvl w:val="1"/>
          <w:numId w:val="14"/>
        </w:numPr>
        <w:ind w:left="0" w:firstLine="0"/>
        <w:rPr>
          <w:highlight w:val="yellow"/>
        </w:rPr>
      </w:pPr>
      <w:r w:rsidRPr="0011414E">
        <w:rPr>
          <w:highlight w:val="yellow"/>
        </w:rPr>
        <w:t>If possible, consult with the microscopy facility</w:t>
      </w:r>
      <w:r w:rsidR="001C4C45" w:rsidRPr="0011414E">
        <w:rPr>
          <w:highlight w:val="yellow"/>
        </w:rPr>
        <w:t>'</w:t>
      </w:r>
      <w:r w:rsidRPr="0011414E">
        <w:rPr>
          <w:highlight w:val="yellow"/>
        </w:rPr>
        <w:t>s personnel before imaging. Use</w:t>
      </w:r>
      <w:r w:rsidR="00FA24D8" w:rsidRPr="0011414E">
        <w:rPr>
          <w:highlight w:val="yellow"/>
        </w:rPr>
        <w:t xml:space="preserve"> an immersion oil calculator (see </w:t>
      </w:r>
      <w:r w:rsidR="00FA24D8" w:rsidRPr="0011414E">
        <w:rPr>
          <w:b/>
          <w:bCs/>
          <w:highlight w:val="yellow"/>
        </w:rPr>
        <w:t>Table of Materials</w:t>
      </w:r>
      <w:r w:rsidR="00FA24D8" w:rsidRPr="0011414E">
        <w:rPr>
          <w:highlight w:val="yellow"/>
        </w:rPr>
        <w:t>)</w:t>
      </w:r>
      <w:r w:rsidRPr="0011414E">
        <w:rPr>
          <w:highlight w:val="yellow"/>
        </w:rPr>
        <w:t xml:space="preserve"> to select the immersion oil suitable for </w:t>
      </w:r>
      <w:r w:rsidR="004D2789" w:rsidRPr="0011414E">
        <w:rPr>
          <w:highlight w:val="yellow"/>
        </w:rPr>
        <w:t>the</w:t>
      </w:r>
      <w:r w:rsidRPr="0011414E">
        <w:rPr>
          <w:highlight w:val="yellow"/>
        </w:rPr>
        <w:t xml:space="preserve"> sample.</w:t>
      </w:r>
    </w:p>
    <w:p w14:paraId="333B76C2" w14:textId="77777777" w:rsidR="00646727" w:rsidRPr="0011414E" w:rsidRDefault="00646727" w:rsidP="0011414E">
      <w:pPr>
        <w:pStyle w:val="ListParagraph"/>
        <w:ind w:left="0"/>
        <w:rPr>
          <w:highlight w:val="yellow"/>
        </w:rPr>
      </w:pPr>
    </w:p>
    <w:p w14:paraId="65B19812" w14:textId="3EAF793F" w:rsidR="00636743" w:rsidRPr="0011414E" w:rsidRDefault="00636743" w:rsidP="0011414E">
      <w:pPr>
        <w:pStyle w:val="ListParagraph"/>
        <w:numPr>
          <w:ilvl w:val="1"/>
          <w:numId w:val="14"/>
        </w:numPr>
        <w:ind w:left="0" w:firstLine="0"/>
        <w:rPr>
          <w:highlight w:val="yellow"/>
        </w:rPr>
      </w:pPr>
      <w:r w:rsidRPr="0011414E">
        <w:rPr>
          <w:highlight w:val="yellow"/>
        </w:rPr>
        <w:t xml:space="preserve">Once the samples are ready, </w:t>
      </w:r>
      <w:r w:rsidR="004D2789" w:rsidRPr="0011414E">
        <w:rPr>
          <w:highlight w:val="yellow"/>
        </w:rPr>
        <w:t>en</w:t>
      </w:r>
      <w:r w:rsidRPr="0011414E">
        <w:rPr>
          <w:highlight w:val="yellow"/>
        </w:rPr>
        <w:t xml:space="preserve">sure the coverslips are clean and clear of any residue or excess mounting media. </w:t>
      </w:r>
      <w:r w:rsidR="004D2789" w:rsidRPr="0011414E">
        <w:rPr>
          <w:highlight w:val="yellow"/>
        </w:rPr>
        <w:t>If necessary, use a cotton tip dipped in water or ethanol to clean</w:t>
      </w:r>
      <w:r w:rsidRPr="0011414E">
        <w:rPr>
          <w:highlight w:val="yellow"/>
        </w:rPr>
        <w:t xml:space="preserve">. Place the sample in a 3D SIM-capable microscope </w:t>
      </w:r>
      <w:r w:rsidR="004D2789" w:rsidRPr="0011414E">
        <w:rPr>
          <w:highlight w:val="yellow"/>
        </w:rPr>
        <w:t xml:space="preserve">(see </w:t>
      </w:r>
      <w:r w:rsidR="004D2789" w:rsidRPr="0011414E">
        <w:rPr>
          <w:b/>
          <w:bCs/>
          <w:highlight w:val="yellow"/>
        </w:rPr>
        <w:t>Table of Materials</w:t>
      </w:r>
      <w:r w:rsidR="004D2789" w:rsidRPr="0011414E">
        <w:rPr>
          <w:highlight w:val="yellow"/>
        </w:rPr>
        <w:t xml:space="preserve">) </w:t>
      </w:r>
      <w:r w:rsidRPr="0011414E">
        <w:rPr>
          <w:highlight w:val="yellow"/>
        </w:rPr>
        <w:t>and find a cell to image.</w:t>
      </w:r>
    </w:p>
    <w:p w14:paraId="12562AC7" w14:textId="77777777" w:rsidR="00646727" w:rsidRPr="0011414E" w:rsidRDefault="00646727" w:rsidP="0011414E">
      <w:pPr>
        <w:pStyle w:val="ListParagraph"/>
        <w:ind w:left="0"/>
        <w:rPr>
          <w:highlight w:val="yellow"/>
        </w:rPr>
      </w:pPr>
    </w:p>
    <w:p w14:paraId="3179892D" w14:textId="77777777" w:rsidR="00B64085" w:rsidRPr="0011414E" w:rsidRDefault="00636743" w:rsidP="0011414E">
      <w:pPr>
        <w:pStyle w:val="ListParagraph"/>
        <w:numPr>
          <w:ilvl w:val="1"/>
          <w:numId w:val="14"/>
        </w:numPr>
        <w:ind w:left="0" w:firstLine="0"/>
        <w:rPr>
          <w:highlight w:val="yellow"/>
        </w:rPr>
      </w:pPr>
      <w:r w:rsidRPr="0011414E">
        <w:rPr>
          <w:highlight w:val="yellow"/>
        </w:rPr>
        <w:t xml:space="preserve">Adjust the power of the relevant laser lines and the exposure times to maximize </w:t>
      </w:r>
      <w:r w:rsidR="00B64085" w:rsidRPr="0011414E">
        <w:rPr>
          <w:highlight w:val="yellow"/>
        </w:rPr>
        <w:t xml:space="preserve">the </w:t>
      </w:r>
      <w:r w:rsidRPr="0011414E">
        <w:rPr>
          <w:highlight w:val="yellow"/>
        </w:rPr>
        <w:t xml:space="preserve">signal-to-noise ratio without significantly bleaching the sample. </w:t>
      </w:r>
    </w:p>
    <w:p w14:paraId="26D1A967" w14:textId="77777777" w:rsidR="00B64085" w:rsidRPr="0011414E" w:rsidRDefault="00B64085" w:rsidP="0011414E">
      <w:pPr>
        <w:pStyle w:val="ListParagraph"/>
        <w:ind w:left="0"/>
        <w:rPr>
          <w:highlight w:val="yellow"/>
        </w:rPr>
      </w:pPr>
    </w:p>
    <w:p w14:paraId="55FA7656" w14:textId="4996938A" w:rsidR="00636743" w:rsidRPr="0011414E" w:rsidRDefault="00B64085" w:rsidP="0011414E">
      <w:pPr>
        <w:pStyle w:val="ListParagraph"/>
        <w:ind w:left="0"/>
      </w:pPr>
      <w:r w:rsidRPr="0011414E">
        <w:t xml:space="preserve">NOTE: </w:t>
      </w:r>
      <w:r w:rsidR="00636743" w:rsidRPr="0011414E">
        <w:t>A good signal-to-noise ratio will show a clear grid-like appearance focused on the sample</w:t>
      </w:r>
      <w:r w:rsidRPr="0011414E">
        <w:t xml:space="preserve"> and</w:t>
      </w:r>
      <w:r w:rsidR="00636743" w:rsidRPr="0011414E">
        <w:t xml:space="preserve"> lead to accurate high-resolution reconstructions. </w:t>
      </w:r>
      <w:r w:rsidR="00366502" w:rsidRPr="0011414E">
        <w:t>488</w:t>
      </w:r>
      <w:r w:rsidR="00D02736" w:rsidRPr="0011414E">
        <w:t xml:space="preserve"> nm</w:t>
      </w:r>
      <w:r w:rsidR="00366502" w:rsidRPr="0011414E">
        <w:t xml:space="preserve"> and 640</w:t>
      </w:r>
      <w:r w:rsidR="007E2211" w:rsidRPr="0011414E">
        <w:t xml:space="preserve"> </w:t>
      </w:r>
      <w:r w:rsidR="00366502" w:rsidRPr="0011414E">
        <w:t xml:space="preserve">nm laser lines </w:t>
      </w:r>
      <w:r w:rsidR="003D65EA" w:rsidRPr="0011414E">
        <w:t xml:space="preserve">were used </w:t>
      </w:r>
      <w:r w:rsidR="00366502" w:rsidRPr="0011414E">
        <w:t>to visualize F-actin and ankyrin G, respectively.</w:t>
      </w:r>
    </w:p>
    <w:p w14:paraId="6EB9F13B" w14:textId="77777777" w:rsidR="00646727" w:rsidRPr="0011414E" w:rsidRDefault="00646727" w:rsidP="0011414E">
      <w:pPr>
        <w:pStyle w:val="ListParagraph"/>
        <w:ind w:left="0"/>
        <w:rPr>
          <w:highlight w:val="yellow"/>
        </w:rPr>
      </w:pPr>
    </w:p>
    <w:p w14:paraId="6E9B4A61" w14:textId="4453A43F" w:rsidR="00C13506" w:rsidRPr="0011414E" w:rsidRDefault="00636743" w:rsidP="0011414E">
      <w:pPr>
        <w:pStyle w:val="ListParagraph"/>
        <w:numPr>
          <w:ilvl w:val="1"/>
          <w:numId w:val="14"/>
        </w:numPr>
        <w:ind w:left="0" w:firstLine="0"/>
        <w:rPr>
          <w:highlight w:val="yellow"/>
        </w:rPr>
      </w:pPr>
      <w:r w:rsidRPr="0011414E">
        <w:rPr>
          <w:highlight w:val="yellow"/>
        </w:rPr>
        <w:t>Set the upper and lower limits of the sample in the z</w:t>
      </w:r>
      <w:r w:rsidR="00315D4B" w:rsidRPr="0011414E">
        <w:rPr>
          <w:highlight w:val="yellow"/>
        </w:rPr>
        <w:t>-</w:t>
      </w:r>
      <w:r w:rsidRPr="0011414E">
        <w:rPr>
          <w:highlight w:val="yellow"/>
        </w:rPr>
        <w:t xml:space="preserve">dimension and proceed to acquire a stack. </w:t>
      </w:r>
    </w:p>
    <w:p w14:paraId="3A08A4A6" w14:textId="77777777" w:rsidR="00C13506" w:rsidRPr="0011414E" w:rsidRDefault="00C13506" w:rsidP="0011414E">
      <w:pPr>
        <w:pStyle w:val="ListParagraph"/>
        <w:ind w:left="0"/>
        <w:rPr>
          <w:highlight w:val="yellow"/>
        </w:rPr>
      </w:pPr>
    </w:p>
    <w:p w14:paraId="049A9CF5" w14:textId="176D851F" w:rsidR="00636743" w:rsidRPr="0011414E" w:rsidRDefault="00C13506" w:rsidP="0011414E">
      <w:pPr>
        <w:pStyle w:val="ListParagraph"/>
        <w:ind w:left="0"/>
      </w:pPr>
      <w:r w:rsidRPr="0011414E">
        <w:t>NOTE:</w:t>
      </w:r>
      <w:r w:rsidR="0026600D" w:rsidRPr="0011414E">
        <w:t xml:space="preserve"> z</w:t>
      </w:r>
      <w:r w:rsidRPr="0011414E">
        <w:t>-</w:t>
      </w:r>
      <w:r w:rsidR="0026600D" w:rsidRPr="0011414E">
        <w:t>step size of 125 nm</w:t>
      </w:r>
      <w:r w:rsidRPr="0011414E">
        <w:t xml:space="preserve"> was used here</w:t>
      </w:r>
      <w:r w:rsidR="0026600D" w:rsidRPr="0011414E">
        <w:t>.</w:t>
      </w:r>
    </w:p>
    <w:p w14:paraId="4BDD3FB1" w14:textId="77777777" w:rsidR="00646727" w:rsidRPr="0011414E" w:rsidRDefault="00646727" w:rsidP="0011414E"/>
    <w:p w14:paraId="1B5B0D97" w14:textId="17B2437F" w:rsidR="001D1AF6" w:rsidRPr="0011414E" w:rsidRDefault="00636743" w:rsidP="0011414E">
      <w:pPr>
        <w:pStyle w:val="ListParagraph"/>
        <w:numPr>
          <w:ilvl w:val="1"/>
          <w:numId w:val="14"/>
        </w:numPr>
        <w:ind w:left="0" w:firstLine="0"/>
      </w:pPr>
      <w:r w:rsidRPr="0011414E">
        <w:t xml:space="preserve">For successful SIM reconstruction, ensure that the microscopy software </w:t>
      </w:r>
      <w:r w:rsidR="00D96E26" w:rsidRPr="0011414E">
        <w:t xml:space="preserve">(see </w:t>
      </w:r>
      <w:r w:rsidR="00D96E26" w:rsidRPr="0011414E">
        <w:rPr>
          <w:b/>
          <w:bCs/>
        </w:rPr>
        <w:t>Table of Materials</w:t>
      </w:r>
      <w:r w:rsidR="00D96E26" w:rsidRPr="0011414E">
        <w:t xml:space="preserve">) </w:t>
      </w:r>
      <w:r w:rsidRPr="0011414E">
        <w:t xml:space="preserve">has an optical transfer file (OTF) suitable for the </w:t>
      </w:r>
      <w:r w:rsidR="001D1AF6" w:rsidRPr="0011414E">
        <w:t>used dyes</w:t>
      </w:r>
      <w:r w:rsidRPr="0011414E">
        <w:t xml:space="preserve">. </w:t>
      </w:r>
    </w:p>
    <w:p w14:paraId="471BB7BD" w14:textId="77777777" w:rsidR="001D1AF6" w:rsidRPr="0011414E" w:rsidRDefault="001D1AF6" w:rsidP="0011414E">
      <w:pPr>
        <w:pStyle w:val="ListParagraph"/>
        <w:ind w:left="0"/>
      </w:pPr>
    </w:p>
    <w:p w14:paraId="6D1C9010" w14:textId="266A1D50" w:rsidR="00636743" w:rsidRPr="0011414E" w:rsidRDefault="001D1AF6" w:rsidP="0011414E">
      <w:pPr>
        <w:pStyle w:val="ListParagraph"/>
        <w:ind w:left="0"/>
      </w:pPr>
      <w:r w:rsidRPr="0011414E">
        <w:t xml:space="preserve">NOTE: </w:t>
      </w:r>
      <w:r w:rsidR="00636743" w:rsidRPr="0011414E">
        <w:t>These are typically created and maintained by specialized personnel. In the absence of a functional OTF, open-source tools are also available to perform reconstructions based on estimates</w:t>
      </w:r>
      <w:r w:rsidR="00636743" w:rsidRPr="0011414E">
        <w:rPr>
          <w:vertAlign w:val="superscript"/>
        </w:rPr>
        <w:fldChar w:fldCharType="begin"/>
      </w:r>
      <w:r w:rsidR="00636743" w:rsidRPr="0011414E">
        <w:rPr>
          <w:vertAlign w:val="superscript"/>
        </w:rPr>
        <w:instrText xml:space="preserve"> ADDIN EN.CITE &lt;EndNote&gt;&lt;Cite&gt;&lt;Author&gt;Muller&lt;/Author&gt;&lt;Year&gt;2016&lt;/Year&gt;&lt;RecNum&gt;491&lt;/RecNum&gt;&lt;DisplayText&gt;&lt;style face="superscript"&gt;17&lt;/style&gt;&lt;/DisplayText&gt;&lt;record&gt;&lt;rec-number&gt;491&lt;/rec-number&gt;&lt;foreign-keys&gt;&lt;key app="EN" db-id="x22exaw9tvtds1efaavpfpxbvp5dzaxwtzp9" timestamp="1639946346"&gt;491&lt;/key&gt;&lt;/foreign-keys&gt;&lt;ref-type name="Journal Article"&gt;17&lt;/ref-type&gt;&lt;contributors&gt;&lt;authors&gt;&lt;author&gt;Muller, M.&lt;/author&gt;&lt;author&gt;Monkemoller, V.&lt;/author&gt;&lt;author&gt;Hennig, S.&lt;/author&gt;&lt;author&gt;Hubner, W.&lt;/author&gt;&lt;author&gt;Huser, T.&lt;/author&gt;&lt;/authors&gt;&lt;/contributors&gt;&lt;auth-address&gt;Biomolecular Photonics, Department of Physics, University of Bielefeld, 33615 Bielefeld, Germany.&amp;#xD;Department of Internal Medicine and NSF Center for Biophotonics, University of California, Davis, Sacramento, California 95817, USA.&lt;/auth-address&gt;&lt;titles&gt;&lt;title&gt;Open-source image reconstruction of super-resolution structured illumination microscopy data in ImageJ&lt;/title&gt;&lt;secondary-title&gt;Nat Commun&lt;/secondary-title&gt;&lt;/titles&gt;&lt;periodical&gt;&lt;full-title&gt;Nat Commun&lt;/full-title&gt;&lt;/periodical&gt;&lt;pages&gt;10980&lt;/pages&gt;&lt;volume&gt;7&lt;/volume&gt;&lt;edition&gt;2016/03/22&lt;/edition&gt;&lt;dates&gt;&lt;year&gt;2016&lt;/year&gt;&lt;pub-dates&gt;&lt;date&gt;Mar 21&lt;/date&gt;&lt;/pub-dates&gt;&lt;/dates&gt;&lt;isbn&gt;2041-1723 (Electronic)&amp;#xD;2041-1723 (Linking)&lt;/isbn&gt;&lt;accession-num&gt;26996201&lt;/accession-num&gt;&lt;urls&gt;&lt;related-urls&gt;&lt;url&gt;https://www.ncbi.nlm.nih.gov/pubmed/26996201&lt;/url&gt;&lt;/related-urls&gt;&lt;/urls&gt;&lt;custom2&gt;PMC4802170&lt;/custom2&gt;&lt;electronic-resource-num&gt;10.1038/ncomms10980&lt;/electronic-resource-num&gt;&lt;/record&gt;&lt;/Cite&gt;&lt;/EndNote&gt;</w:instrText>
      </w:r>
      <w:r w:rsidR="00636743" w:rsidRPr="0011414E">
        <w:rPr>
          <w:vertAlign w:val="superscript"/>
        </w:rPr>
        <w:fldChar w:fldCharType="separate"/>
      </w:r>
      <w:r w:rsidR="00636743" w:rsidRPr="0011414E">
        <w:rPr>
          <w:vertAlign w:val="superscript"/>
        </w:rPr>
        <w:t>17</w:t>
      </w:r>
      <w:r w:rsidR="00636743" w:rsidRPr="0011414E">
        <w:rPr>
          <w:vertAlign w:val="superscript"/>
        </w:rPr>
        <w:fldChar w:fldCharType="end"/>
      </w:r>
      <w:r w:rsidR="00636743" w:rsidRPr="0011414E">
        <w:t xml:space="preserve">. </w:t>
      </w:r>
      <w:r w:rsidR="00F2419D" w:rsidRPr="0011414E">
        <w:t>In this work</w:t>
      </w:r>
      <w:r w:rsidR="00636743" w:rsidRPr="0011414E">
        <w:t xml:space="preserve">, up-to-date OTF files </w:t>
      </w:r>
      <w:r w:rsidR="00F2419D" w:rsidRPr="0011414E">
        <w:t xml:space="preserve">were used </w:t>
      </w:r>
      <w:r w:rsidR="00636743" w:rsidRPr="0011414E">
        <w:t>controlled by specialized personnel.</w:t>
      </w:r>
    </w:p>
    <w:p w14:paraId="4F5B7F5B" w14:textId="77777777" w:rsidR="00646727" w:rsidRPr="0011414E" w:rsidRDefault="00646727" w:rsidP="0011414E"/>
    <w:p w14:paraId="0EA516CC" w14:textId="494BB40E" w:rsidR="00C96832" w:rsidRPr="0011414E" w:rsidRDefault="00B82D29" w:rsidP="0011414E">
      <w:pPr>
        <w:pStyle w:val="ListParagraph"/>
        <w:numPr>
          <w:ilvl w:val="1"/>
          <w:numId w:val="14"/>
        </w:numPr>
        <w:ind w:left="0" w:firstLine="0"/>
        <w:rPr>
          <w:highlight w:val="yellow"/>
        </w:rPr>
      </w:pPr>
      <w:r w:rsidRPr="0011414E">
        <w:rPr>
          <w:highlight w:val="yellow"/>
        </w:rPr>
        <w:t xml:space="preserve">Run the reconstruction algorithm on the stack to obtain a super-resolved reconstruction. </w:t>
      </w:r>
      <w:r w:rsidR="0043442E" w:rsidRPr="0011414E">
        <w:rPr>
          <w:highlight w:val="yellow"/>
        </w:rPr>
        <w:t>C</w:t>
      </w:r>
      <w:r w:rsidRPr="0011414E">
        <w:rPr>
          <w:highlight w:val="yellow"/>
        </w:rPr>
        <w:t>heck the reconstructions for known art</w:t>
      </w:r>
      <w:r w:rsidR="0043442E" w:rsidRPr="0011414E">
        <w:rPr>
          <w:highlight w:val="yellow"/>
        </w:rPr>
        <w:t>i</w:t>
      </w:r>
      <w:r w:rsidRPr="0011414E">
        <w:rPr>
          <w:highlight w:val="yellow"/>
        </w:rPr>
        <w:t>facts and, if necessary, adjust the parameters to correct them.</w:t>
      </w:r>
    </w:p>
    <w:p w14:paraId="1FB8C387" w14:textId="77777777" w:rsidR="008D7178" w:rsidRPr="0011414E" w:rsidRDefault="008D7178" w:rsidP="0011414E"/>
    <w:p w14:paraId="49CDC151" w14:textId="2FA2A91E" w:rsidR="00B82D29" w:rsidRPr="0011414E" w:rsidRDefault="008D7178" w:rsidP="0011414E">
      <w:r w:rsidRPr="0011414E">
        <w:t xml:space="preserve">NOTE: </w:t>
      </w:r>
      <w:r w:rsidR="00F93C2E" w:rsidRPr="0011414E">
        <w:t xml:space="preserve">The default algorithm parameters typically give accurate results. </w:t>
      </w:r>
      <w:r w:rsidR="00B82D29" w:rsidRPr="0011414E">
        <w:t>Many of these art</w:t>
      </w:r>
      <w:r w:rsidR="001B73C2" w:rsidRPr="0011414E">
        <w:t>i</w:t>
      </w:r>
      <w:r w:rsidR="00B82D29" w:rsidRPr="0011414E">
        <w:t>facts involve some repeating patterns: striped lines along</w:t>
      </w:r>
      <w:r w:rsidR="001B73C2" w:rsidRPr="0011414E">
        <w:t xml:space="preserve"> with</w:t>
      </w:r>
      <w:r w:rsidR="00B82D29" w:rsidRPr="0011414E">
        <w:t xml:space="preserve"> multiple directions on one z</w:t>
      </w:r>
      <w:r w:rsidR="001B73C2" w:rsidRPr="0011414E">
        <w:t>-</w:t>
      </w:r>
      <w:r w:rsidR="00B82D29" w:rsidRPr="0011414E">
        <w:t xml:space="preserve">plane, </w:t>
      </w:r>
      <w:r w:rsidR="001C4C45" w:rsidRPr="0011414E">
        <w:t>'</w:t>
      </w:r>
      <w:r w:rsidR="00B82D29" w:rsidRPr="0011414E">
        <w:t>ghosting</w:t>
      </w:r>
      <w:r w:rsidR="001C4C45" w:rsidRPr="0011414E">
        <w:t>'</w:t>
      </w:r>
      <w:r w:rsidR="00B82D29" w:rsidRPr="0011414E">
        <w:t xml:space="preserve"> (repeated features appearing </w:t>
      </w:r>
      <w:r w:rsidR="001B73C2" w:rsidRPr="0011414E">
        <w:t>in various</w:t>
      </w:r>
      <w:r w:rsidR="00B82D29" w:rsidRPr="0011414E">
        <w:t xml:space="preserve"> z</w:t>
      </w:r>
      <w:r w:rsidR="001B73C2" w:rsidRPr="0011414E">
        <w:t>-p</w:t>
      </w:r>
      <w:r w:rsidR="00B82D29" w:rsidRPr="0011414E">
        <w:t xml:space="preserve">lanes), or a hexagonal </w:t>
      </w:r>
      <w:r w:rsidR="001C4C45" w:rsidRPr="0011414E">
        <w:t>'</w:t>
      </w:r>
      <w:r w:rsidR="00B82D29" w:rsidRPr="0011414E">
        <w:t>honeycomb</w:t>
      </w:r>
      <w:r w:rsidR="001C4C45" w:rsidRPr="0011414E">
        <w:t>'</w:t>
      </w:r>
      <w:r w:rsidR="00B82D29" w:rsidRPr="0011414E">
        <w:t xml:space="preserve"> pattern </w:t>
      </w:r>
      <w:r w:rsidR="001B73C2" w:rsidRPr="0011414E">
        <w:t>emerg</w:t>
      </w:r>
      <w:r w:rsidR="00B82D29" w:rsidRPr="0011414E">
        <w:t>ing in some areas. These art</w:t>
      </w:r>
      <w:r w:rsidR="001B73C2" w:rsidRPr="0011414E">
        <w:t>i</w:t>
      </w:r>
      <w:r w:rsidR="00B82D29" w:rsidRPr="0011414E">
        <w:t>facts can often be fixed with better sample preparation, a better signal-to-noise ratio, adjusting the parameters of the reconstruction algorithm, or ensuring the refractive index of the chosen immersion oil is suitable for the mounting medium and sample. For a more detailed discussion of SIM art</w:t>
      </w:r>
      <w:r w:rsidR="001B73C2" w:rsidRPr="0011414E">
        <w:t>i</w:t>
      </w:r>
      <w:r w:rsidR="00B82D29" w:rsidRPr="0011414E">
        <w:t>facts and a freely-available tool to check for the presence of art</w:t>
      </w:r>
      <w:r w:rsidR="001B73C2" w:rsidRPr="0011414E">
        <w:t>i</w:t>
      </w:r>
      <w:r w:rsidR="00B82D29" w:rsidRPr="0011414E">
        <w:t xml:space="preserve">facts, see </w:t>
      </w:r>
      <w:r w:rsidR="00B82D29" w:rsidRPr="0011414E">
        <w:fldChar w:fldCharType="begin"/>
      </w:r>
      <w:r w:rsidR="008B1071" w:rsidRPr="0011414E">
        <w:instrText xml:space="preserve"> ADDIN EN.CITE &lt;EndNote&gt;&lt;Cite AuthorYear="1"&gt;&lt;Author&gt;Ball&lt;/Author&gt;&lt;Year&gt;2015&lt;/Year&gt;&lt;RecNum&gt;489&lt;/RecNum&gt;&lt;DisplayText&gt;G. Ball&lt;style face="italic"&gt;, et al.&lt;/style&gt; &lt;style face="superscript"&gt;18&lt;/style&gt;&lt;/DisplayText&gt;&lt;record&gt;&lt;rec-number&gt;489&lt;/rec-number&gt;&lt;foreign-keys&gt;&lt;key app="EN" db-id="x22exaw9tvtds1efaavpfpxbvp5dzaxwtzp9" timestamp="1639945716"&gt;489&lt;/key&gt;&lt;/foreign-keys&gt;&lt;ref-type name="Journal Article"&gt;17&lt;/ref-type&gt;&lt;contributors&gt;&lt;authors&gt;&lt;author&gt;Ball, G.&lt;/author&gt;&lt;author&gt;Demmerle, J.&lt;/author&gt;&lt;author&gt;Kaufmann, R.&lt;/author&gt;&lt;author&gt;Davis, I.&lt;/author&gt;&lt;author&gt;Dobbie, I. M.&lt;/author&gt;&lt;author&gt;Schermelleh, L.&lt;/author&gt;&lt;/authors&gt;&lt;/contributors&gt;&lt;auth-address&gt;Department of Biochemistry, University of Oxford, Oxford, UK.&amp;#xD;Division of Structural Biology, Wellcome Trust Centre for Human Genetics University of Oxford, Oxford, UK.&lt;/auth-address&gt;&lt;titles&gt;&lt;title&gt;SIMcheck: a Toolbox for Successful Super-resolution Structured Illumination Microscopy&lt;/title&gt;&lt;secondary-title&gt;Sci Rep&lt;/secondary-title&gt;&lt;/titles&gt;&lt;periodical&gt;&lt;full-title&gt;Sci Rep&lt;/full-title&gt;&lt;/periodical&gt;&lt;pages&gt;15915&lt;/pages&gt;&lt;volume&gt;5&lt;/volume&gt;&lt;edition&gt;2015/11/04&lt;/edition&gt;&lt;keywords&gt;&lt;keyword&gt;Algorithms&lt;/keyword&gt;&lt;keyword&gt;Calibration&lt;/keyword&gt;&lt;keyword&gt;Image Processing, Computer-Assisted/*methods&lt;/keyword&gt;&lt;keyword&gt;Imaging, Three-Dimensional/*methods&lt;/keyword&gt;&lt;keyword&gt;Lighting/*methods&lt;/keyword&gt;&lt;keyword&gt;Microscopy, Fluorescence/*methods&lt;/keyword&gt;&lt;keyword&gt;Reproducibility of Results&lt;/keyword&gt;&lt;/keywords&gt;&lt;dates&gt;&lt;year&gt;2015&lt;/year&gt;&lt;pub-dates&gt;&lt;date&gt;Nov 3&lt;/date&gt;&lt;/pub-dates&gt;&lt;/dates&gt;&lt;isbn&gt;2045-2322 (Electronic)&amp;#xD;2045-2322 (Linking)&lt;/isbn&gt;&lt;accession-num&gt;26525406&lt;/accession-num&gt;&lt;urls&gt;&lt;related-urls&gt;&lt;url&gt;https://www.ncbi.nlm.nih.gov/pubmed/26525406&lt;/url&gt;&lt;/related-urls&gt;&lt;/urls&gt;&lt;custom2&gt;PMC4648340&lt;/custom2&gt;&lt;electronic-resource-num&gt;10.1038/srep15915&lt;/electronic-resource-num&gt;&lt;/record&gt;&lt;/Cite&gt;&lt;/EndNote&gt;</w:instrText>
      </w:r>
      <w:r w:rsidR="00B82D29" w:rsidRPr="0011414E">
        <w:fldChar w:fldCharType="separate"/>
      </w:r>
      <w:r w:rsidR="008B1071" w:rsidRPr="0011414E">
        <w:rPr>
          <w:noProof/>
        </w:rPr>
        <w:t>Ball</w:t>
      </w:r>
      <w:r w:rsidR="008B1071" w:rsidRPr="0011414E">
        <w:rPr>
          <w:iCs/>
          <w:noProof/>
        </w:rPr>
        <w:t xml:space="preserve"> et al</w:t>
      </w:r>
      <w:r w:rsidR="008B1071" w:rsidRPr="0011414E">
        <w:rPr>
          <w:i/>
          <w:noProof/>
        </w:rPr>
        <w:t>.</w:t>
      </w:r>
      <w:r w:rsidR="008B1071" w:rsidRPr="0011414E">
        <w:rPr>
          <w:noProof/>
          <w:vertAlign w:val="superscript"/>
        </w:rPr>
        <w:t>18</w:t>
      </w:r>
      <w:r w:rsidR="00B82D29" w:rsidRPr="0011414E">
        <w:fldChar w:fldCharType="end"/>
      </w:r>
    </w:p>
    <w:p w14:paraId="0D942028" w14:textId="77777777" w:rsidR="00646727" w:rsidRPr="0011414E" w:rsidRDefault="00646727" w:rsidP="0011414E"/>
    <w:p w14:paraId="4FEBB9FE" w14:textId="1F962029" w:rsidR="00B82D29" w:rsidRPr="0011414E" w:rsidRDefault="00B82D29" w:rsidP="0011414E">
      <w:pPr>
        <w:pStyle w:val="ListParagraph"/>
        <w:numPr>
          <w:ilvl w:val="1"/>
          <w:numId w:val="14"/>
        </w:numPr>
        <w:ind w:left="0" w:firstLine="0"/>
        <w:rPr>
          <w:highlight w:val="yellow"/>
        </w:rPr>
      </w:pPr>
      <w:r w:rsidRPr="0011414E">
        <w:rPr>
          <w:highlight w:val="yellow"/>
        </w:rPr>
        <w:t xml:space="preserve">Compare the SIM reconstruction to a wide-field image to observe improvements in resolution. </w:t>
      </w:r>
    </w:p>
    <w:p w14:paraId="5F018303" w14:textId="77777777" w:rsidR="00646727" w:rsidRPr="0011414E" w:rsidRDefault="00646727" w:rsidP="0011414E">
      <w:pPr>
        <w:pStyle w:val="ListParagraph"/>
        <w:ind w:left="0"/>
        <w:rPr>
          <w:highlight w:val="yellow"/>
        </w:rPr>
      </w:pPr>
    </w:p>
    <w:p w14:paraId="05416930" w14:textId="74FDCCD8" w:rsidR="002B5A0B" w:rsidRPr="0011414E" w:rsidRDefault="00B82D29" w:rsidP="0011414E">
      <w:pPr>
        <w:pStyle w:val="ListParagraph"/>
        <w:numPr>
          <w:ilvl w:val="1"/>
          <w:numId w:val="14"/>
        </w:numPr>
        <w:ind w:left="0" w:firstLine="0"/>
        <w:rPr>
          <w:highlight w:val="yellow"/>
        </w:rPr>
      </w:pPr>
      <w:r w:rsidRPr="0011414E">
        <w:rPr>
          <w:highlight w:val="yellow"/>
        </w:rPr>
        <w:t xml:space="preserve">When performing multi-color SIM, </w:t>
      </w:r>
      <w:r w:rsidR="002B5A0B" w:rsidRPr="0011414E">
        <w:rPr>
          <w:highlight w:val="yellow"/>
        </w:rPr>
        <w:t xml:space="preserve">use the alignment algorithm to </w:t>
      </w:r>
      <w:r w:rsidR="00C7365F" w:rsidRPr="0011414E">
        <w:rPr>
          <w:highlight w:val="yellow"/>
        </w:rPr>
        <w:t>align the different channels correctly</w:t>
      </w:r>
      <w:r w:rsidR="002B5A0B" w:rsidRPr="0011414E">
        <w:rPr>
          <w:highlight w:val="yellow"/>
        </w:rPr>
        <w:t xml:space="preserve"> once a satisfactory reconstruction is ready</w:t>
      </w:r>
      <w:r w:rsidRPr="0011414E">
        <w:rPr>
          <w:highlight w:val="yellow"/>
        </w:rPr>
        <w:t xml:space="preserve">. </w:t>
      </w:r>
    </w:p>
    <w:p w14:paraId="176EE6AF" w14:textId="77777777" w:rsidR="002B5A0B" w:rsidRPr="0011414E" w:rsidRDefault="002B5A0B" w:rsidP="0011414E">
      <w:pPr>
        <w:pStyle w:val="ListParagraph"/>
        <w:ind w:left="0"/>
      </w:pPr>
    </w:p>
    <w:p w14:paraId="210BA0F0" w14:textId="172DA94F" w:rsidR="006E67DF" w:rsidRPr="0011414E" w:rsidRDefault="002B5A0B" w:rsidP="0011414E">
      <w:pPr>
        <w:pStyle w:val="ListParagraph"/>
        <w:ind w:left="0"/>
      </w:pPr>
      <w:r w:rsidRPr="0011414E">
        <w:t xml:space="preserve">NOTE: </w:t>
      </w:r>
      <w:r w:rsidR="00B82D29" w:rsidRPr="0011414E">
        <w:t xml:space="preserve">The alignment algorithm uses an alignment reference file generated using a </w:t>
      </w:r>
      <w:r w:rsidR="00486E59" w:rsidRPr="0011414E">
        <w:t>microsphere</w:t>
      </w:r>
      <w:r w:rsidR="00B82D29" w:rsidRPr="0011414E">
        <w:t xml:space="preserve"> bead preparation as per the instruction of the microscope manufacturer.</w:t>
      </w:r>
    </w:p>
    <w:p w14:paraId="438B2B3B" w14:textId="4D064CAD" w:rsidR="00F0576E" w:rsidRPr="0011414E" w:rsidRDefault="00F0576E" w:rsidP="0011414E"/>
    <w:p w14:paraId="05B86550" w14:textId="555F8289" w:rsidR="00F0576E" w:rsidRPr="0011414E" w:rsidRDefault="00F0576E" w:rsidP="0011414E">
      <w:pPr>
        <w:pStyle w:val="ListParagraph"/>
        <w:numPr>
          <w:ilvl w:val="0"/>
          <w:numId w:val="14"/>
        </w:numPr>
        <w:ind w:left="0" w:firstLine="0"/>
        <w:rPr>
          <w:b/>
          <w:bCs/>
          <w:iCs/>
          <w:highlight w:val="yellow"/>
        </w:rPr>
      </w:pPr>
      <w:r w:rsidRPr="0011414E">
        <w:rPr>
          <w:b/>
          <w:bCs/>
          <w:iCs/>
          <w:highlight w:val="yellow"/>
        </w:rPr>
        <w:t xml:space="preserve">Image </w:t>
      </w:r>
      <w:r w:rsidR="00E73778" w:rsidRPr="0011414E">
        <w:rPr>
          <w:b/>
          <w:bCs/>
          <w:iCs/>
          <w:highlight w:val="yellow"/>
        </w:rPr>
        <w:t>a</w:t>
      </w:r>
      <w:r w:rsidRPr="0011414E">
        <w:rPr>
          <w:b/>
          <w:bCs/>
          <w:iCs/>
          <w:highlight w:val="yellow"/>
        </w:rPr>
        <w:t>nalysis</w:t>
      </w:r>
    </w:p>
    <w:p w14:paraId="4C1FB023" w14:textId="77777777" w:rsidR="002342EE" w:rsidRPr="0011414E" w:rsidRDefault="002342EE" w:rsidP="0011414E">
      <w:pPr>
        <w:pStyle w:val="ListParagraph"/>
        <w:ind w:left="0"/>
        <w:rPr>
          <w:b/>
          <w:bCs/>
          <w:iCs/>
          <w:highlight w:val="yellow"/>
        </w:rPr>
      </w:pPr>
    </w:p>
    <w:p w14:paraId="288C2FDD" w14:textId="6DB8A21E" w:rsidR="00B82D29" w:rsidRPr="0011414E" w:rsidRDefault="00B82D29" w:rsidP="0011414E">
      <w:pPr>
        <w:pStyle w:val="ListParagraph"/>
        <w:numPr>
          <w:ilvl w:val="1"/>
          <w:numId w:val="14"/>
        </w:numPr>
        <w:ind w:left="0" w:firstLine="0"/>
        <w:rPr>
          <w:highlight w:val="yellow"/>
        </w:rPr>
      </w:pPr>
      <w:r w:rsidRPr="0011414E">
        <w:rPr>
          <w:highlight w:val="yellow"/>
        </w:rPr>
        <w:t>Actin rings in the MPS have a distinctive periodic appearance. Using image analysis software (</w:t>
      </w:r>
      <w:r w:rsidR="00D81F25" w:rsidRPr="0011414E">
        <w:rPr>
          <w:highlight w:val="yellow"/>
        </w:rPr>
        <w:t xml:space="preserve">see </w:t>
      </w:r>
      <w:r w:rsidR="00D81F25" w:rsidRPr="0011414E">
        <w:rPr>
          <w:b/>
          <w:bCs/>
          <w:highlight w:val="yellow"/>
        </w:rPr>
        <w:t>Table of Materials</w:t>
      </w:r>
      <w:r w:rsidRPr="0011414E">
        <w:rPr>
          <w:highlight w:val="yellow"/>
        </w:rPr>
        <w:t>), create a maximum intensity projection image using all the focal planes where actin rings are visible</w:t>
      </w:r>
      <w:r w:rsidR="00A97C9F" w:rsidRPr="0011414E">
        <w:rPr>
          <w:highlight w:val="yellow"/>
        </w:rPr>
        <w:t xml:space="preserve">. </w:t>
      </w:r>
    </w:p>
    <w:p w14:paraId="586E7098" w14:textId="77777777" w:rsidR="00646727" w:rsidRPr="0011414E" w:rsidRDefault="00646727" w:rsidP="0011414E">
      <w:pPr>
        <w:pStyle w:val="ListParagraph"/>
        <w:ind w:left="0"/>
        <w:rPr>
          <w:highlight w:val="yellow"/>
        </w:rPr>
      </w:pPr>
    </w:p>
    <w:p w14:paraId="7E019A24" w14:textId="73E8A3FD" w:rsidR="00B82D29" w:rsidRPr="0011414E" w:rsidRDefault="00B82D29" w:rsidP="0011414E">
      <w:pPr>
        <w:pStyle w:val="ListParagraph"/>
        <w:numPr>
          <w:ilvl w:val="1"/>
          <w:numId w:val="14"/>
        </w:numPr>
        <w:ind w:left="0" w:firstLine="0"/>
        <w:rPr>
          <w:highlight w:val="yellow"/>
        </w:rPr>
      </w:pPr>
      <w:r w:rsidRPr="0011414E">
        <w:rPr>
          <w:highlight w:val="yellow"/>
        </w:rPr>
        <w:t>On the maximum intensity projection image, draw a perpendicular line across visible adjacent rings and record the fluorescence intensity along</w:t>
      </w:r>
      <w:r w:rsidR="008C4B7B" w:rsidRPr="0011414E">
        <w:rPr>
          <w:highlight w:val="yellow"/>
        </w:rPr>
        <w:t xml:space="preserve"> with</w:t>
      </w:r>
      <w:r w:rsidRPr="0011414E">
        <w:rPr>
          <w:highlight w:val="yellow"/>
        </w:rPr>
        <w:t xml:space="preserve"> the </w:t>
      </w:r>
      <w:r w:rsidR="008C4B7B" w:rsidRPr="0011414E">
        <w:rPr>
          <w:highlight w:val="yellow"/>
        </w:rPr>
        <w:t>software's line 'Plot Profile' function</w:t>
      </w:r>
      <w:r w:rsidRPr="0011414E">
        <w:rPr>
          <w:highlight w:val="yellow"/>
        </w:rPr>
        <w:t xml:space="preserve">. </w:t>
      </w:r>
    </w:p>
    <w:p w14:paraId="641C2EA8" w14:textId="77777777" w:rsidR="00646727" w:rsidRPr="0011414E" w:rsidRDefault="00646727" w:rsidP="0011414E">
      <w:pPr>
        <w:pStyle w:val="ListParagraph"/>
        <w:ind w:left="0"/>
        <w:rPr>
          <w:highlight w:val="yellow"/>
        </w:rPr>
      </w:pPr>
    </w:p>
    <w:p w14:paraId="659D48AA" w14:textId="77777777" w:rsidR="001E2B3F" w:rsidRPr="0011414E" w:rsidRDefault="00B82D29" w:rsidP="0011414E">
      <w:pPr>
        <w:pStyle w:val="ListParagraph"/>
        <w:numPr>
          <w:ilvl w:val="1"/>
          <w:numId w:val="14"/>
        </w:numPr>
        <w:ind w:left="0" w:firstLine="0"/>
        <w:rPr>
          <w:highlight w:val="yellow"/>
        </w:rPr>
      </w:pPr>
      <w:r w:rsidRPr="0011414E">
        <w:rPr>
          <w:highlight w:val="yellow"/>
        </w:rPr>
        <w:t xml:space="preserve">To calculate the mean inter-peak distance, note the local maxima in the line profile and measure the distance between individual adjacent fluorescent intensity peaks. </w:t>
      </w:r>
    </w:p>
    <w:p w14:paraId="55E41DFC" w14:textId="77777777" w:rsidR="001E2B3F" w:rsidRPr="0011414E" w:rsidRDefault="001E2B3F" w:rsidP="0011414E">
      <w:pPr>
        <w:pStyle w:val="ListParagraph"/>
        <w:ind w:left="0"/>
        <w:rPr>
          <w:highlight w:val="yellow"/>
        </w:rPr>
      </w:pPr>
    </w:p>
    <w:p w14:paraId="1E835542" w14:textId="30126905" w:rsidR="00B82D29" w:rsidRPr="0011414E" w:rsidRDefault="001E2B3F" w:rsidP="0011414E">
      <w:pPr>
        <w:pStyle w:val="ListParagraph"/>
        <w:ind w:left="0"/>
      </w:pPr>
      <w:r w:rsidRPr="0011414E">
        <w:t xml:space="preserve">NOTE: </w:t>
      </w:r>
      <w:r w:rsidR="00B82D29" w:rsidRPr="0011414E">
        <w:t xml:space="preserve">This can be easily calculated, for example, using the </w:t>
      </w:r>
      <w:r w:rsidR="001C4C45" w:rsidRPr="0011414E">
        <w:t>'</w:t>
      </w:r>
      <w:proofErr w:type="spellStart"/>
      <w:r w:rsidR="00B82D29" w:rsidRPr="0011414E">
        <w:t>findpeaks</w:t>
      </w:r>
      <w:proofErr w:type="spellEnd"/>
      <w:r w:rsidR="001C4C45" w:rsidRPr="0011414E">
        <w:t>'</w:t>
      </w:r>
      <w:r w:rsidR="00B82D29" w:rsidRPr="0011414E">
        <w:t xml:space="preserve"> </w:t>
      </w:r>
      <w:r w:rsidR="009A6184" w:rsidRPr="0011414E">
        <w:t xml:space="preserve">function in </w:t>
      </w:r>
      <w:r w:rsidR="00B82D29" w:rsidRPr="0011414E">
        <w:t>MATLAB</w:t>
      </w:r>
      <w:r w:rsidR="009A6184" w:rsidRPr="0011414E">
        <w:t xml:space="preserve"> or the (open-source) Octave platform</w:t>
      </w:r>
      <w:r w:rsidR="00B82D29" w:rsidRPr="0011414E">
        <w:t>.</w:t>
      </w:r>
      <w:r w:rsidR="0060478E" w:rsidRPr="0011414E">
        <w:t xml:space="preserve"> </w:t>
      </w:r>
      <w:r w:rsidR="00B82D29" w:rsidRPr="0011414E">
        <w:t xml:space="preserve"> </w:t>
      </w:r>
    </w:p>
    <w:p w14:paraId="4B3E7A95" w14:textId="77777777" w:rsidR="00646727" w:rsidRPr="0011414E" w:rsidRDefault="00646727" w:rsidP="0011414E">
      <w:pPr>
        <w:pStyle w:val="ListParagraph"/>
        <w:ind w:left="0"/>
        <w:rPr>
          <w:highlight w:val="yellow"/>
        </w:rPr>
      </w:pPr>
    </w:p>
    <w:p w14:paraId="52732B64" w14:textId="4C9D58CA" w:rsidR="00F0576E" w:rsidRPr="0011414E" w:rsidRDefault="00B82D29" w:rsidP="0011414E">
      <w:pPr>
        <w:pStyle w:val="ListParagraph"/>
        <w:numPr>
          <w:ilvl w:val="1"/>
          <w:numId w:val="14"/>
        </w:numPr>
        <w:ind w:left="0" w:firstLine="0"/>
      </w:pPr>
      <w:r w:rsidRPr="0011414E">
        <w:rPr>
          <w:highlight w:val="yellow"/>
        </w:rPr>
        <w:t>To evaluate the colocalization of different proteins with actin rings in the MPS, run a colocalization analysis procedure</w:t>
      </w:r>
      <w:r w:rsidRPr="0011414E">
        <w:rPr>
          <w:highlight w:val="yellow"/>
          <w:vertAlign w:val="superscript"/>
        </w:rPr>
        <w:fldChar w:fldCharType="begin">
          <w:fldData xml:space="preserve">PEVuZE5vdGU+PENpdGU+PEF1dGhvcj5TdGF1ZmZlcjwvQXV0aG9yPjxZZWFyPjIwMTg8L1llYXI+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</w:fldData>
        </w:fldChar>
      </w:r>
      <w:r w:rsidRPr="0011414E">
        <w:rPr>
          <w:highlight w:val="yellow"/>
          <w:vertAlign w:val="superscript"/>
        </w:rPr>
        <w:instrText xml:space="preserve"> ADDIN EN.CITE </w:instrText>
      </w:r>
      <w:r w:rsidRPr="0011414E">
        <w:rPr>
          <w:highlight w:val="yellow"/>
          <w:vertAlign w:val="superscript"/>
        </w:rPr>
        <w:fldChar w:fldCharType="begin">
          <w:fldData xml:space="preserve">PEVuZE5vdGU+PENpdGU+PEF1dGhvcj5TdGF1ZmZlcjwvQXV0aG9yPjxZZWFyPjIwMTg8L1llYXI+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</w:fldData>
        </w:fldChar>
      </w:r>
      <w:r w:rsidRPr="0011414E">
        <w:rPr>
          <w:highlight w:val="yellow"/>
          <w:vertAlign w:val="superscript"/>
        </w:rPr>
        <w:instrText xml:space="preserve"> ADDIN EN.CITE.DATA </w:instrText>
      </w:r>
      <w:r w:rsidRPr="0011414E">
        <w:rPr>
          <w:highlight w:val="yellow"/>
          <w:vertAlign w:val="superscript"/>
        </w:rPr>
      </w:r>
      <w:r w:rsidRPr="0011414E">
        <w:rPr>
          <w:highlight w:val="yellow"/>
          <w:vertAlign w:val="superscript"/>
        </w:rPr>
        <w:fldChar w:fldCharType="end"/>
      </w:r>
      <w:r w:rsidRPr="0011414E">
        <w:rPr>
          <w:highlight w:val="yellow"/>
          <w:vertAlign w:val="superscript"/>
        </w:rPr>
      </w:r>
      <w:r w:rsidRPr="0011414E">
        <w:rPr>
          <w:highlight w:val="yellow"/>
          <w:vertAlign w:val="superscript"/>
        </w:rPr>
        <w:fldChar w:fldCharType="separate"/>
      </w:r>
      <w:r w:rsidRPr="0011414E">
        <w:rPr>
          <w:highlight w:val="yellow"/>
          <w:vertAlign w:val="superscript"/>
        </w:rPr>
        <w:t>19-21</w:t>
      </w:r>
      <w:r w:rsidRPr="0011414E">
        <w:rPr>
          <w:highlight w:val="yellow"/>
          <w:vertAlign w:val="superscript"/>
        </w:rPr>
        <w:fldChar w:fldCharType="end"/>
      </w:r>
      <w:r w:rsidRPr="0011414E">
        <w:rPr>
          <w:highlight w:val="yellow"/>
        </w:rPr>
        <w:t xml:space="preserve"> on SIM reconstructions of actin and the candidate protein. </w:t>
      </w:r>
      <w:r w:rsidR="00E5712B" w:rsidRPr="0011414E">
        <w:rPr>
          <w:highlight w:val="yellow"/>
        </w:rPr>
        <w:t>M</w:t>
      </w:r>
      <w:r w:rsidRPr="0011414E">
        <w:rPr>
          <w:highlight w:val="yellow"/>
        </w:rPr>
        <w:t xml:space="preserve">anually draw a selection to define the AIS as a region of interest for the </w:t>
      </w:r>
      <w:proofErr w:type="spellStart"/>
      <w:r w:rsidRPr="0011414E">
        <w:rPr>
          <w:highlight w:val="yellow"/>
        </w:rPr>
        <w:t>EzColocalization</w:t>
      </w:r>
      <w:proofErr w:type="spellEnd"/>
      <w:r w:rsidRPr="0011414E">
        <w:rPr>
          <w:highlight w:val="yellow"/>
        </w:rPr>
        <w:t xml:space="preserve"> plugin in the software platform</w:t>
      </w:r>
      <w:r w:rsidRPr="0011414E">
        <w:rPr>
          <w:highlight w:val="yellow"/>
          <w:vertAlign w:val="superscript"/>
        </w:rPr>
        <w:fldChar w:fldCharType="begin"/>
      </w:r>
      <w:r w:rsidRPr="0011414E">
        <w:rPr>
          <w:highlight w:val="yellow"/>
          <w:vertAlign w:val="superscript"/>
        </w:rPr>
        <w:instrText xml:space="preserve"> ADDIN EN.CITE &lt;EndNote&gt;&lt;Cite&gt;&lt;Author&gt;Stauffer&lt;/Author&gt;&lt;Year&gt;2018&lt;/Year&gt;&lt;RecNum&gt;476&lt;/RecNum&gt;&lt;DisplayText&gt;&lt;style face="superscript"&gt;19&lt;/style&gt;&lt;/DisplayText&gt;&lt;record&gt;&lt;rec-number&gt;476&lt;/rec-number&gt;&lt;foreign-keys&gt;&lt;key app="EN" db-id="x22exaw9tvtds1efaavpfpxbvp5dzaxwtzp9" timestamp="1583357582" guid="674c06e5-58c1-4916-89e1-02547464dd33"&gt;476&lt;/key&gt;&lt;/foreign-keys&gt;&lt;ref-type name="Journal Article"&gt;17&lt;/ref-type&gt;&lt;contributors&gt;&lt;authors&gt;&lt;author&gt;Stauffer, W.&lt;/author&gt;&lt;author&gt;Sheng, H.&lt;/author&gt;&lt;author&gt;Lim, H. N.&lt;/author&gt;&lt;/authors&gt;&lt;/contributors&gt;&lt;auth-address&gt;Department of Integrative Biology, University of California Berkeley, Berkeley, CA, USA.&amp;#xD;Department of Integrative Biology, University of California Berkeley, Berkeley, CA, USA. drhanlim@gmail.com.&amp;#xD;Atomwise Inc., San Francisco, CA, USA. drhanlim@gmail.com.&lt;/auth-address&gt;&lt;titles&gt;&lt;title&gt;EzColocalization: An ImageJ plugin for visualizing and measuring colocalization in cells and organisms&lt;/title&gt;&lt;secondary-title&gt;Sci Rep&lt;/secondary-title&gt;&lt;/titles&gt;&lt;periodical&gt;&lt;full-title&gt;Sci Rep&lt;/full-title&gt;&lt;/periodical&gt;&lt;pages&gt;15764&lt;/pages&gt;&lt;volume&gt;8&lt;/volume&gt;&lt;number&gt;1&lt;/number&gt;&lt;edition&gt;2018/10/27&lt;/edition&gt;&lt;keywords&gt;&lt;keyword&gt;Cells/*metabolism&lt;/keyword&gt;&lt;keyword&gt;*Image Processing, Computer-Assisted&lt;/keyword&gt;&lt;keyword&gt;Signal Processing, Computer-Assisted&lt;/keyword&gt;&lt;keyword&gt;*Software&lt;/keyword&gt;&lt;keyword&gt;User-Computer Interface&lt;/keyword&gt;&lt;/keywords&gt;&lt;dates&gt;&lt;year&gt;2018&lt;/year&gt;&lt;pub-dates&gt;&lt;date&gt;Oct 25&lt;/date&gt;&lt;/pub-dates&gt;&lt;/dates&gt;&lt;isbn&gt;2045-2322 (Electronic)&amp;#xD;2045-2322 (Linking)&lt;/isbn&gt;&lt;accession-num&gt;30361629&lt;/accession-num&gt;&lt;urls&gt;&lt;related-urls&gt;&lt;url&gt;https://www.ncbi.nlm.nih.gov/pubmed/30361629&lt;/url&gt;&lt;/related-urls&gt;&lt;/urls&gt;&lt;custom2&gt;PMC6202351&lt;/custom2&gt;&lt;electronic-resource-num&gt;10.1038/s41598-018-33592-8&lt;/electronic-resource-num&gt;&lt;/record&gt;&lt;/Cite&gt;&lt;/EndNote&gt;</w:instrText>
      </w:r>
      <w:r w:rsidRPr="0011414E">
        <w:rPr>
          <w:highlight w:val="yellow"/>
          <w:vertAlign w:val="superscript"/>
        </w:rPr>
        <w:fldChar w:fldCharType="separate"/>
      </w:r>
      <w:r w:rsidRPr="0011414E">
        <w:rPr>
          <w:highlight w:val="yellow"/>
          <w:vertAlign w:val="superscript"/>
        </w:rPr>
        <w:t>19</w:t>
      </w:r>
      <w:r w:rsidRPr="0011414E">
        <w:rPr>
          <w:highlight w:val="yellow"/>
          <w:vertAlign w:val="superscript"/>
        </w:rPr>
        <w:fldChar w:fldCharType="end"/>
      </w:r>
      <w:r w:rsidR="00E5712B" w:rsidRPr="0011414E">
        <w:rPr>
          <w:highlight w:val="yellow"/>
          <w:vertAlign w:val="superscript"/>
        </w:rPr>
        <w:t xml:space="preserve"> </w:t>
      </w:r>
      <w:r w:rsidR="00E5712B" w:rsidRPr="0011414E">
        <w:rPr>
          <w:highlight w:val="yellow"/>
        </w:rPr>
        <w:t>and run the analysis to calculate the</w:t>
      </w:r>
      <w:r w:rsidR="009A6184" w:rsidRPr="0011414E">
        <w:rPr>
          <w:highlight w:val="yellow"/>
        </w:rPr>
        <w:t xml:space="preserve"> Pearson</w:t>
      </w:r>
      <w:r w:rsidR="001C4C45" w:rsidRPr="0011414E">
        <w:rPr>
          <w:highlight w:val="yellow"/>
        </w:rPr>
        <w:t>'</w:t>
      </w:r>
      <w:r w:rsidR="009A6184" w:rsidRPr="0011414E">
        <w:rPr>
          <w:highlight w:val="yellow"/>
        </w:rPr>
        <w:t>s coefficient of correlation</w:t>
      </w:r>
      <w:r w:rsidR="00E5712B" w:rsidRPr="0011414E">
        <w:rPr>
          <w:highlight w:val="yellow"/>
        </w:rPr>
        <w:t xml:space="preserve"> </w:t>
      </w:r>
      <w:r w:rsidR="009A6184" w:rsidRPr="0011414E">
        <w:rPr>
          <w:highlight w:val="yellow"/>
        </w:rPr>
        <w:t>(</w:t>
      </w:r>
      <w:r w:rsidR="00E5712B" w:rsidRPr="0011414E">
        <w:rPr>
          <w:highlight w:val="yellow"/>
        </w:rPr>
        <w:t>PCC</w:t>
      </w:r>
      <w:r w:rsidR="009A6184" w:rsidRPr="0011414E">
        <w:rPr>
          <w:highlight w:val="yellow"/>
        </w:rPr>
        <w:t>)</w:t>
      </w:r>
      <w:r w:rsidR="00E5712B" w:rsidRPr="0011414E">
        <w:rPr>
          <w:highlight w:val="yellow"/>
        </w:rPr>
        <w:t xml:space="preserve"> co-localization</w:t>
      </w:r>
      <w:r w:rsidR="00486AF1" w:rsidRPr="0011414E">
        <w:rPr>
          <w:highlight w:val="yellow"/>
        </w:rPr>
        <w:fldChar w:fldCharType="begin">
          <w:fldData xml:space="preserve">PEVuZE5vdGU+PENpdGU+PEF1dGhvcj5TdGF1ZmZlcjwvQXV0aG9yPjxZZWFyPjIwMTg8L1llYXI+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</w:fldData>
        </w:fldChar>
      </w:r>
      <w:r w:rsidR="00486AF1" w:rsidRPr="0011414E">
        <w:rPr>
          <w:highlight w:val="yellow"/>
        </w:rPr>
        <w:instrText xml:space="preserve"> ADDIN EN.CITE </w:instrText>
      </w:r>
      <w:r w:rsidR="00486AF1" w:rsidRPr="0011414E">
        <w:rPr>
          <w:highlight w:val="yellow"/>
        </w:rPr>
        <w:fldChar w:fldCharType="begin">
          <w:fldData xml:space="preserve">PEVuZE5vdGU+PENpdGU+PEF1dGhvcj5TdGF1ZmZlcjwvQXV0aG9yPjxZZWFyPjIwMTg8L1llYXI+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</w:fldData>
        </w:fldChar>
      </w:r>
      <w:r w:rsidR="00486AF1" w:rsidRPr="0011414E">
        <w:rPr>
          <w:highlight w:val="yellow"/>
        </w:rPr>
        <w:instrText xml:space="preserve"> ADDIN EN.CITE.DATA </w:instrText>
      </w:r>
      <w:r w:rsidR="00486AF1" w:rsidRPr="0011414E">
        <w:rPr>
          <w:highlight w:val="yellow"/>
        </w:rPr>
      </w:r>
      <w:r w:rsidR="00486AF1" w:rsidRPr="0011414E">
        <w:rPr>
          <w:highlight w:val="yellow"/>
        </w:rPr>
        <w:fldChar w:fldCharType="end"/>
      </w:r>
      <w:r w:rsidR="00486AF1" w:rsidRPr="0011414E">
        <w:rPr>
          <w:highlight w:val="yellow"/>
        </w:rPr>
      </w:r>
      <w:r w:rsidR="00486AF1" w:rsidRPr="0011414E">
        <w:rPr>
          <w:highlight w:val="yellow"/>
        </w:rPr>
        <w:fldChar w:fldCharType="separate"/>
      </w:r>
      <w:r w:rsidR="00486AF1" w:rsidRPr="0011414E">
        <w:rPr>
          <w:noProof/>
          <w:highlight w:val="yellow"/>
          <w:vertAlign w:val="superscript"/>
        </w:rPr>
        <w:t>19-21</w:t>
      </w:r>
      <w:r w:rsidR="00486AF1" w:rsidRPr="0011414E">
        <w:rPr>
          <w:highlight w:val="yellow"/>
        </w:rPr>
        <w:fldChar w:fldCharType="end"/>
      </w:r>
      <w:r w:rsidR="00E5712B" w:rsidRPr="0011414E">
        <w:rPr>
          <w:highlight w:val="yellow"/>
        </w:rPr>
        <w:t xml:space="preserve">. </w:t>
      </w:r>
      <w:r w:rsidR="00E5712B" w:rsidRPr="0011414E">
        <w:t xml:space="preserve">A PCC value close to 1 indicates strong colocalization. </w:t>
      </w:r>
    </w:p>
    <w:p w14:paraId="41197587" w14:textId="08BE9D9A" w:rsidR="00987A01" w:rsidRPr="0011414E" w:rsidRDefault="00987A01" w:rsidP="0011414E"/>
    <w:p w14:paraId="13B0E375" w14:textId="3F3BBAB0" w:rsidR="00987A01" w:rsidRPr="0011414E" w:rsidRDefault="00FA3B0E" w:rsidP="0011414E">
      <w:r w:rsidRPr="0011414E">
        <w:t xml:space="preserve">NOTE: </w:t>
      </w:r>
      <w:r w:rsidR="00987A01" w:rsidRPr="0011414E">
        <w:t xml:space="preserve">This protocol is summarized in </w:t>
      </w:r>
      <w:r w:rsidR="00987A01" w:rsidRPr="0011414E">
        <w:rPr>
          <w:b/>
          <w:bCs/>
        </w:rPr>
        <w:t>Figure 1</w:t>
      </w:r>
      <w:r w:rsidR="00987A01" w:rsidRPr="0011414E">
        <w:t>.</w:t>
      </w:r>
    </w:p>
    <w:p w14:paraId="4015356B" w14:textId="77777777" w:rsidR="006E4797" w:rsidRPr="0011414E" w:rsidRDefault="006E4797" w:rsidP="0011414E">
      <w:pPr>
        <w:pBdr>
          <w:top w:val="nil"/>
          <w:left w:val="nil"/>
          <w:bottom w:val="nil"/>
          <w:right w:val="nil"/>
          <w:between w:val="nil"/>
        </w:pBdr>
        <w:rPr>
          <w:b/>
        </w:rPr>
      </w:pPr>
    </w:p>
    <w:p w14:paraId="08AF3300" w14:textId="1317CCFD" w:rsidR="006E4797" w:rsidRPr="0011414E" w:rsidRDefault="00551D82" w:rsidP="0011414E">
      <w:pPr>
        <w:pBdr>
          <w:top w:val="nil"/>
          <w:left w:val="nil"/>
          <w:bottom w:val="nil"/>
          <w:right w:val="nil"/>
          <w:between w:val="nil"/>
        </w:pBdr>
      </w:pPr>
      <w:r w:rsidRPr="0011414E">
        <w:rPr>
          <w:b/>
        </w:rPr>
        <w:t xml:space="preserve">REPRESENTATIVE RESULTS: </w:t>
      </w:r>
    </w:p>
    <w:p w14:paraId="44443468" w14:textId="63A554BE" w:rsidR="006E4797" w:rsidRPr="0011414E" w:rsidRDefault="008449BE" w:rsidP="0011414E">
      <w:r w:rsidRPr="0011414E">
        <w:t>Using cultured rat hippocampal neurons and 3D-SIM</w:t>
      </w:r>
      <w:r w:rsidR="00F10782" w:rsidRPr="0011414E">
        <w:t xml:space="preserve">, a protocol </w:t>
      </w:r>
      <w:r w:rsidR="00E00440" w:rsidRPr="0011414E">
        <w:t xml:space="preserve">is described </w:t>
      </w:r>
      <w:r w:rsidR="00F10782" w:rsidRPr="0011414E">
        <w:t>to visualize</w:t>
      </w:r>
      <w:r w:rsidR="00781D98" w:rsidRPr="0011414E">
        <w:t xml:space="preserve"> and measure</w:t>
      </w:r>
      <w:r w:rsidR="00F10782" w:rsidRPr="0011414E">
        <w:t xml:space="preserve"> actin rings and other components of the MPS in the AIS.</w:t>
      </w:r>
      <w:r w:rsidR="001D740B" w:rsidRPr="0011414E">
        <w:t xml:space="preserve"> Reconstructions of image stacks showed clear periodicity of actin rings (</w:t>
      </w:r>
      <w:r w:rsidR="001D740B" w:rsidRPr="0011414E">
        <w:rPr>
          <w:b/>
          <w:bCs/>
        </w:rPr>
        <w:t>Figure 2A</w:t>
      </w:r>
      <w:r w:rsidR="001D740B" w:rsidRPr="0011414E">
        <w:t xml:space="preserve">). In our hands, the mean inter-peak distance of actin rings in the MPS, visualized using Alexa 488-tagged phalloidin, was 190.36 ± 1.7 nm (mean ± SEM). </w:t>
      </w:r>
      <w:r w:rsidR="00E55BDE" w:rsidRPr="0011414E">
        <w:t xml:space="preserve">This is in line with the previously reported average distance of </w:t>
      </w:r>
      <w:r w:rsidR="00E00440" w:rsidRPr="0011414E">
        <w:t>~</w:t>
      </w:r>
      <w:r w:rsidR="00E55BDE" w:rsidRPr="0011414E">
        <w:t xml:space="preserve">190 nm between actin rings in the MPS. </w:t>
      </w:r>
      <w:r w:rsidR="00B778C1" w:rsidRPr="0011414E">
        <w:t xml:space="preserve">Similarly, </w:t>
      </w:r>
      <w:r w:rsidR="00BB13BA" w:rsidRPr="0011414E">
        <w:t xml:space="preserve">an </w:t>
      </w:r>
      <w:r w:rsidR="00B778C1" w:rsidRPr="0011414E">
        <w:t>anti-ankyrin G antibod</w:t>
      </w:r>
      <w:r w:rsidR="00E00440" w:rsidRPr="0011414E">
        <w:t>y</w:t>
      </w:r>
      <w:r w:rsidR="00B778C1" w:rsidRPr="0011414E">
        <w:t xml:space="preserve"> </w:t>
      </w:r>
      <w:r w:rsidR="00E00440" w:rsidRPr="0011414E">
        <w:t xml:space="preserve">was used </w:t>
      </w:r>
      <w:r w:rsidR="00B778C1" w:rsidRPr="0011414E">
        <w:t xml:space="preserve">to visualize </w:t>
      </w:r>
      <w:r w:rsidR="00BD1795" w:rsidRPr="0011414E">
        <w:t>ankyrin G (</w:t>
      </w:r>
      <w:r w:rsidR="00BD1795" w:rsidRPr="0011414E">
        <w:rPr>
          <w:b/>
          <w:bCs/>
        </w:rPr>
        <w:t>Figure 2B</w:t>
      </w:r>
      <w:r w:rsidR="00BD1795" w:rsidRPr="0011414E">
        <w:t xml:space="preserve">). </w:t>
      </w:r>
      <w:r w:rsidR="0000507B" w:rsidRPr="0011414E">
        <w:t>T</w:t>
      </w:r>
      <w:r w:rsidR="00BD1795" w:rsidRPr="0011414E">
        <w:t xml:space="preserve">he colocalization of ankyrin G and actin rings </w:t>
      </w:r>
      <w:r w:rsidR="0000507B" w:rsidRPr="0011414E">
        <w:t xml:space="preserve">was tested </w:t>
      </w:r>
      <w:r w:rsidR="00BD1795" w:rsidRPr="0011414E">
        <w:t xml:space="preserve">in the AIS using a colocalization analysis </w:t>
      </w:r>
      <w:r w:rsidR="00781D98" w:rsidRPr="0011414E">
        <w:t xml:space="preserve">procedure </w:t>
      </w:r>
      <w:r w:rsidR="00BD1795" w:rsidRPr="0011414E">
        <w:t xml:space="preserve">to calculate the </w:t>
      </w:r>
      <w:r w:rsidR="00B82D29" w:rsidRPr="0011414E">
        <w:t xml:space="preserve">PCC of </w:t>
      </w:r>
      <w:r w:rsidR="00BD1795" w:rsidRPr="0011414E">
        <w:t>co-localization</w:t>
      </w:r>
      <w:r w:rsidR="00486AF1" w:rsidRPr="0011414E">
        <w:fldChar w:fldCharType="begin">
          <w:fldData xml:space="preserve">PEVuZE5vdGU+PENpdGU+PEF1dGhvcj5MYWh0aTwvQXV0aG9yPjxZZWFyPjIwMjE8L1llYXI+PFJl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</w:fldData>
        </w:fldChar>
      </w:r>
      <w:r w:rsidR="00486AF1" w:rsidRPr="0011414E">
        <w:instrText xml:space="preserve"> ADDIN EN.CITE </w:instrText>
      </w:r>
      <w:r w:rsidR="00486AF1" w:rsidRPr="0011414E">
        <w:fldChar w:fldCharType="begin">
          <w:fldData xml:space="preserve">PEVuZE5vdGU+PENpdGU+PEF1dGhvcj5MYWh0aTwvQXV0aG9yPjxZZWFyPjIwMjE8L1llYXI+PFJl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</w:fldData>
        </w:fldChar>
      </w:r>
      <w:r w:rsidR="00486AF1" w:rsidRPr="0011414E">
        <w:instrText xml:space="preserve"> ADDIN EN.CITE.DATA </w:instrText>
      </w:r>
      <w:r w:rsidR="00486AF1" w:rsidRPr="0011414E">
        <w:fldChar w:fldCharType="end"/>
      </w:r>
      <w:r w:rsidR="00486AF1" w:rsidRPr="0011414E">
        <w:fldChar w:fldCharType="separate"/>
      </w:r>
      <w:r w:rsidR="00486AF1" w:rsidRPr="0011414E">
        <w:rPr>
          <w:noProof/>
          <w:vertAlign w:val="superscript"/>
        </w:rPr>
        <w:t>19-21</w:t>
      </w:r>
      <w:r w:rsidR="00486AF1" w:rsidRPr="0011414E">
        <w:fldChar w:fldCharType="end"/>
      </w:r>
      <w:r w:rsidR="00BD1795" w:rsidRPr="0011414E">
        <w:t xml:space="preserve">. The PCC of </w:t>
      </w:r>
      <w:r w:rsidR="00B82D29" w:rsidRPr="0011414E">
        <w:t xml:space="preserve">colocalization of </w:t>
      </w:r>
      <w:r w:rsidR="00BD1795" w:rsidRPr="0011414E">
        <w:t xml:space="preserve">ankyrin G and actin rings </w:t>
      </w:r>
      <w:r w:rsidR="00B82D29" w:rsidRPr="0011414E">
        <w:t xml:space="preserve">fluorescence </w:t>
      </w:r>
      <w:r w:rsidR="00BD1795" w:rsidRPr="0011414E">
        <w:t>was 0.36 ±</w:t>
      </w:r>
      <w:r w:rsidR="00B20B11" w:rsidRPr="0011414E">
        <w:t xml:space="preserve"> 0.03 (</w:t>
      </w:r>
      <w:r w:rsidR="00800B4D" w:rsidRPr="0011414E">
        <w:t xml:space="preserve">mean ± SEM, </w:t>
      </w:r>
      <w:r w:rsidR="00B20B11" w:rsidRPr="0011414E">
        <w:rPr>
          <w:b/>
          <w:bCs/>
        </w:rPr>
        <w:t>Figure 2C</w:t>
      </w:r>
      <w:r w:rsidR="00B20B11" w:rsidRPr="0011414E">
        <w:t xml:space="preserve">). As ankyrin G and actin rings bind βIV-spectrin at different domains, they do not show significant colocalization. These data were adapted from </w:t>
      </w:r>
      <w:r w:rsidR="00781D98" w:rsidRPr="0011414E">
        <w:fldChar w:fldCharType="begin">
          <w:fldData xml:space="preserve">PEVuZE5vdGU+PENpdGUgQXV0aG9yWWVhcj0iMSI+PEF1dGhvcj5BYm91ZWxleno8L0F1dGhvcj48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</w:fldData>
        </w:fldChar>
      </w:r>
      <w:r w:rsidR="008B1071" w:rsidRPr="0011414E">
        <w:instrText xml:space="preserve"> ADDIN EN.CITE </w:instrText>
      </w:r>
      <w:r w:rsidR="008B1071" w:rsidRPr="0011414E">
        <w:fldChar w:fldCharType="begin">
          <w:fldData xml:space="preserve">PEVuZE5vdGU+PENpdGUgQXV0aG9yWWVhcj0iMSI+PEF1dGhvcj5BYm91ZWxleno8L0F1dGhvcj48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</w:fldData>
        </w:fldChar>
      </w:r>
      <w:r w:rsidR="008B1071" w:rsidRPr="0011414E">
        <w:instrText xml:space="preserve"> ADDIN EN.CITE.DATA </w:instrText>
      </w:r>
      <w:r w:rsidR="008B1071" w:rsidRPr="0011414E">
        <w:fldChar w:fldCharType="end"/>
      </w:r>
      <w:r w:rsidR="00781D98" w:rsidRPr="0011414E">
        <w:fldChar w:fldCharType="separate"/>
      </w:r>
      <w:r w:rsidR="008B1071" w:rsidRPr="0011414E">
        <w:rPr>
          <w:noProof/>
        </w:rPr>
        <w:t>Abouelezz</w:t>
      </w:r>
      <w:r w:rsidR="008B1071" w:rsidRPr="0011414E">
        <w:rPr>
          <w:i/>
          <w:noProof/>
        </w:rPr>
        <w:t xml:space="preserve"> </w:t>
      </w:r>
      <w:r w:rsidR="008B1071" w:rsidRPr="0011414E">
        <w:rPr>
          <w:iCs/>
          <w:noProof/>
        </w:rPr>
        <w:t>et al</w:t>
      </w:r>
      <w:r w:rsidR="00752877" w:rsidRPr="0011414E">
        <w:rPr>
          <w:iCs/>
          <w:noProof/>
        </w:rPr>
        <w:t>.</w:t>
      </w:r>
      <w:r w:rsidR="008B1071" w:rsidRPr="0011414E">
        <w:rPr>
          <w:noProof/>
          <w:vertAlign w:val="superscript"/>
        </w:rPr>
        <w:t>16</w:t>
      </w:r>
      <w:r w:rsidR="00781D98" w:rsidRPr="0011414E">
        <w:fldChar w:fldCharType="end"/>
      </w:r>
    </w:p>
    <w:p w14:paraId="079B5679" w14:textId="77777777" w:rsidR="006E4797" w:rsidRPr="0011414E" w:rsidRDefault="006E4797" w:rsidP="0011414E"/>
    <w:p w14:paraId="6D510784" w14:textId="144A384C" w:rsidR="006E4797" w:rsidRPr="0011414E" w:rsidRDefault="00551D82" w:rsidP="0011414E">
      <w:r w:rsidRPr="0011414E">
        <w:rPr>
          <w:b/>
        </w:rPr>
        <w:t>FIGURE LEGENDS:</w:t>
      </w:r>
    </w:p>
    <w:p w14:paraId="1C8081BE" w14:textId="77777777" w:rsidR="004C644A" w:rsidRPr="0011414E" w:rsidRDefault="004C644A" w:rsidP="0011414E"/>
    <w:p w14:paraId="43A5D188" w14:textId="22872474" w:rsidR="00F128AF" w:rsidRPr="0011414E" w:rsidRDefault="00F128AF" w:rsidP="0011414E">
      <w:r w:rsidRPr="0011414E">
        <w:rPr>
          <w:b/>
          <w:bCs/>
        </w:rPr>
        <w:t>Figure 1</w:t>
      </w:r>
      <w:r w:rsidR="004C644A" w:rsidRPr="0011414E">
        <w:rPr>
          <w:b/>
          <w:bCs/>
        </w:rPr>
        <w:t>:</w:t>
      </w:r>
      <w:r w:rsidRPr="0011414E">
        <w:rPr>
          <w:b/>
          <w:bCs/>
        </w:rPr>
        <w:t xml:space="preserve"> Schematic representation of the protocol for sample preparation for 3D-SIM imaging</w:t>
      </w:r>
      <w:r w:rsidRPr="0011414E">
        <w:t>.</w:t>
      </w:r>
      <w:r w:rsidR="004C644A" w:rsidRPr="0011414E">
        <w:t xml:space="preserve"> </w:t>
      </w:r>
      <w:r w:rsidR="00800B4D" w:rsidRPr="0011414E">
        <w:t>Hippocampal neurons are harvested from rat pups, dissociated, and allowed to grow on glass coverslips in culture for 14 days. Cells are then fixed and stained using tagged phalloidin and appropriate antibodies, then mounted on glass slides for 3D-SIM imaging.</w:t>
      </w:r>
    </w:p>
    <w:p w14:paraId="139F847E" w14:textId="69AA81C1" w:rsidR="00800B4D" w:rsidRPr="0011414E" w:rsidRDefault="00800B4D" w:rsidP="0011414E"/>
    <w:p w14:paraId="55BDACDD" w14:textId="2E2CB1D1" w:rsidR="000D3BC4" w:rsidRPr="0011414E" w:rsidRDefault="00800B4D" w:rsidP="0011414E">
      <w:r w:rsidRPr="0011414E">
        <w:rPr>
          <w:b/>
          <w:bCs/>
        </w:rPr>
        <w:t>Figure 2</w:t>
      </w:r>
      <w:r w:rsidR="002D0220" w:rsidRPr="0011414E">
        <w:rPr>
          <w:b/>
          <w:bCs/>
        </w:rPr>
        <w:t xml:space="preserve">: </w:t>
      </w:r>
      <w:r w:rsidRPr="0011414E">
        <w:rPr>
          <w:b/>
          <w:bCs/>
        </w:rPr>
        <w:t>3D-SIM reconstruction of the membrane periodic skeleton in the AIS</w:t>
      </w:r>
      <w:r w:rsidRPr="0011414E">
        <w:t>.</w:t>
      </w:r>
      <w:r w:rsidR="002D0220" w:rsidRPr="0011414E">
        <w:t xml:space="preserve"> </w:t>
      </w:r>
      <w:r w:rsidRPr="0011414E">
        <w:t>(</w:t>
      </w:r>
      <w:r w:rsidRPr="0011414E">
        <w:rPr>
          <w:b/>
          <w:bCs/>
        </w:rPr>
        <w:t>A</w:t>
      </w:r>
      <w:r w:rsidRPr="0011414E">
        <w:t xml:space="preserve">) F-actin (green) and ankyrin G (magenta) show a </w:t>
      </w:r>
      <w:r w:rsidR="002D0220" w:rsidRPr="0011414E">
        <w:t>regular</w:t>
      </w:r>
      <w:r w:rsidRPr="0011414E">
        <w:t xml:space="preserve"> distribution in the AIS, visualized by 3D-SIM.</w:t>
      </w:r>
      <w:r w:rsidR="00B82D29" w:rsidRPr="0011414E">
        <w:t xml:space="preserve"> Scale bar</w:t>
      </w:r>
      <w:r w:rsidR="009C02A5" w:rsidRPr="0011414E">
        <w:t xml:space="preserve"> = </w:t>
      </w:r>
      <w:r w:rsidR="00B82D29" w:rsidRPr="0011414E">
        <w:t>1 µm</w:t>
      </w:r>
      <w:r w:rsidR="002D0220" w:rsidRPr="0011414E">
        <w:t xml:space="preserve">. </w:t>
      </w:r>
      <w:r w:rsidRPr="0011414E">
        <w:t>(</w:t>
      </w:r>
      <w:r w:rsidRPr="0011414E">
        <w:rPr>
          <w:b/>
          <w:bCs/>
        </w:rPr>
        <w:t>B</w:t>
      </w:r>
      <w:r w:rsidRPr="0011414E">
        <w:t>) Pearson</w:t>
      </w:r>
      <w:r w:rsidR="001C4C45" w:rsidRPr="0011414E">
        <w:t>'</w:t>
      </w:r>
      <w:r w:rsidRPr="0011414E">
        <w:t xml:space="preserve">s coefficients of </w:t>
      </w:r>
      <w:r w:rsidR="00BE69BB" w:rsidRPr="0011414E">
        <w:t xml:space="preserve">correlation (PCC) of </w:t>
      </w:r>
      <w:r w:rsidRPr="0011414E">
        <w:t xml:space="preserve">colocalization of ankyrin G with F-actin in the MPS in the AIS. The mean PCC of ankyrin G was 0.36 (black circle). Gray diamonds represent individual cells </w:t>
      </w:r>
      <w:r w:rsidR="000D3BC4" w:rsidRPr="0011414E">
        <w:t>(n</w:t>
      </w:r>
      <w:r w:rsidR="001D24A9" w:rsidRPr="0011414E">
        <w:t xml:space="preserve"> </w:t>
      </w:r>
      <w:r w:rsidR="000D3BC4" w:rsidRPr="0011414E">
        <w:t>=</w:t>
      </w:r>
      <w:r w:rsidR="001D24A9" w:rsidRPr="0011414E">
        <w:t xml:space="preserve"> </w:t>
      </w:r>
      <w:r w:rsidR="000D3BC4" w:rsidRPr="0011414E">
        <w:t xml:space="preserve">16), mid-line represents </w:t>
      </w:r>
      <w:r w:rsidR="001D24A9" w:rsidRPr="0011414E">
        <w:t xml:space="preserve">the </w:t>
      </w:r>
      <w:r w:rsidR="000D3BC4" w:rsidRPr="0011414E">
        <w:t xml:space="preserve">median, </w:t>
      </w:r>
      <w:r w:rsidR="002E294D" w:rsidRPr="0011414E">
        <w:t xml:space="preserve">error bars </w:t>
      </w:r>
      <w:r w:rsidR="000D3BC4" w:rsidRPr="0011414E">
        <w:t>represent 25</w:t>
      </w:r>
      <w:r w:rsidR="000D3BC4" w:rsidRPr="0011414E">
        <w:rPr>
          <w:vertAlign w:val="superscript"/>
        </w:rPr>
        <w:t>th</w:t>
      </w:r>
      <w:r w:rsidR="000D3BC4" w:rsidRPr="0011414E">
        <w:t xml:space="preserve"> and </w:t>
      </w:r>
      <w:r w:rsidR="000D3BC4" w:rsidRPr="0011414E">
        <w:lastRenderedPageBreak/>
        <w:t>75</w:t>
      </w:r>
      <w:r w:rsidR="000D3BC4" w:rsidRPr="0011414E">
        <w:rPr>
          <w:vertAlign w:val="superscript"/>
        </w:rPr>
        <w:t>th</w:t>
      </w:r>
      <w:r w:rsidR="000D3BC4" w:rsidRPr="0011414E">
        <w:t xml:space="preserve"> percentiles.</w:t>
      </w:r>
      <w:r w:rsidR="001D24A9" w:rsidRPr="0011414E">
        <w:t xml:space="preserve"> </w:t>
      </w:r>
      <w:r w:rsidR="000D3BC4" w:rsidRPr="0011414E">
        <w:t xml:space="preserve">The data </w:t>
      </w:r>
      <w:r w:rsidR="009C02A5" w:rsidRPr="0011414E">
        <w:t>is</w:t>
      </w:r>
      <w:r w:rsidR="000D3BC4" w:rsidRPr="0011414E">
        <w:t xml:space="preserve"> adapted from </w:t>
      </w:r>
      <w:r w:rsidR="000D3BC4" w:rsidRPr="0011414E">
        <w:fldChar w:fldCharType="begin">
          <w:fldData xml:space="preserve">PEVuZE5vdGU+PENpdGUgQXV0aG9yWWVhcj0iMSI+PEF1dGhvcj5BYm91ZWxleno8L0F1dGhvcj48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</w:fldData>
        </w:fldChar>
      </w:r>
      <w:r w:rsidR="008B1071" w:rsidRPr="0011414E">
        <w:instrText xml:space="preserve"> ADDIN EN.CITE </w:instrText>
      </w:r>
      <w:r w:rsidR="008B1071" w:rsidRPr="0011414E">
        <w:fldChar w:fldCharType="begin">
          <w:fldData xml:space="preserve">PEVuZE5vdGU+PENpdGUgQXV0aG9yWWVhcj0iMSI+PEF1dGhvcj5BYm91ZWxleno8L0F1dGhvcj48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</w:fldData>
        </w:fldChar>
      </w:r>
      <w:r w:rsidR="008B1071" w:rsidRPr="0011414E">
        <w:instrText xml:space="preserve"> ADDIN EN.CITE.DATA </w:instrText>
      </w:r>
      <w:r w:rsidR="008B1071" w:rsidRPr="0011414E">
        <w:fldChar w:fldCharType="end"/>
      </w:r>
      <w:r w:rsidR="000D3BC4" w:rsidRPr="0011414E">
        <w:fldChar w:fldCharType="separate"/>
      </w:r>
      <w:r w:rsidR="008B1071" w:rsidRPr="0011414E">
        <w:rPr>
          <w:noProof/>
        </w:rPr>
        <w:t>Abouelezz</w:t>
      </w:r>
      <w:r w:rsidR="008B1071" w:rsidRPr="0011414E">
        <w:rPr>
          <w:i/>
          <w:noProof/>
        </w:rPr>
        <w:t xml:space="preserve"> </w:t>
      </w:r>
      <w:r w:rsidR="008B1071" w:rsidRPr="0011414E">
        <w:rPr>
          <w:iCs/>
          <w:noProof/>
        </w:rPr>
        <w:t>et al</w:t>
      </w:r>
      <w:r w:rsidR="008B1071" w:rsidRPr="0011414E">
        <w:rPr>
          <w:i/>
          <w:noProof/>
        </w:rPr>
        <w:t>.</w:t>
      </w:r>
      <w:r w:rsidR="008B1071" w:rsidRPr="0011414E">
        <w:rPr>
          <w:noProof/>
          <w:vertAlign w:val="superscript"/>
        </w:rPr>
        <w:t>16</w:t>
      </w:r>
      <w:r w:rsidR="000D3BC4" w:rsidRPr="0011414E">
        <w:fldChar w:fldCharType="end"/>
      </w:r>
    </w:p>
    <w:p w14:paraId="32EAFD7D" w14:textId="77777777" w:rsidR="006E4797" w:rsidRPr="0011414E" w:rsidRDefault="006E4797" w:rsidP="0011414E"/>
    <w:p w14:paraId="7C0B6465" w14:textId="6DAEAF9C" w:rsidR="006E4797" w:rsidRPr="0011414E" w:rsidRDefault="00551D82" w:rsidP="0011414E">
      <w:pPr>
        <w:rPr>
          <w:b/>
        </w:rPr>
      </w:pPr>
      <w:r w:rsidRPr="0011414E">
        <w:rPr>
          <w:b/>
        </w:rPr>
        <w:t>DISCUSSION:</w:t>
      </w:r>
    </w:p>
    <w:p w14:paraId="5C177B8A" w14:textId="0D10E5F1" w:rsidR="006E4797" w:rsidRPr="0011414E" w:rsidRDefault="00520235" w:rsidP="0011414E">
      <w:r w:rsidRPr="0011414E">
        <w:t>The protocol described here prov</w:t>
      </w:r>
      <w:r w:rsidR="00B47357" w:rsidRPr="0011414E">
        <w:t xml:space="preserve">ides a </w:t>
      </w:r>
      <w:r w:rsidRPr="0011414E">
        <w:t>method for visualizing</w:t>
      </w:r>
      <w:r w:rsidR="00781D98" w:rsidRPr="0011414E">
        <w:t xml:space="preserve"> and measuring</w:t>
      </w:r>
      <w:r w:rsidRPr="0011414E">
        <w:t xml:space="preserve"> MPS proteins </w:t>
      </w:r>
      <w:r w:rsidR="00055783" w:rsidRPr="0011414E">
        <w:t>using</w:t>
      </w:r>
      <w:r w:rsidRPr="0011414E">
        <w:t xml:space="preserve"> </w:t>
      </w:r>
      <w:r w:rsidR="00BA1381" w:rsidRPr="0011414E">
        <w:t xml:space="preserve">the </w:t>
      </w:r>
      <w:r w:rsidRPr="0011414E">
        <w:t>super-resolution</w:t>
      </w:r>
      <w:r w:rsidR="008B32FF" w:rsidRPr="0011414E">
        <w:t xml:space="preserve"> technique</w:t>
      </w:r>
      <w:r w:rsidRPr="0011414E">
        <w:t>.</w:t>
      </w:r>
      <w:r w:rsidR="00B47357" w:rsidRPr="0011414E">
        <w:t xml:space="preserve"> As actin rings and other MPS components display a periodicity of </w:t>
      </w:r>
      <w:r w:rsidR="004E5669" w:rsidRPr="0011414E">
        <w:t>~</w:t>
      </w:r>
      <w:r w:rsidR="00B47357" w:rsidRPr="0011414E">
        <w:t>190 nm</w:t>
      </w:r>
      <w:r w:rsidR="00486AF1" w:rsidRPr="0011414E">
        <w:fldChar w:fldCharType="begin">
          <w:fldData xml:space="preserve">PEVuZE5vdGU+PENpdGU+PEF1dGhvcj5YdTwvQXV0aG9yPjxZZWFyPjIwMTM8L1llYXI+PFJlY051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</w:fldData>
        </w:fldChar>
      </w:r>
      <w:r w:rsidR="00486AF1" w:rsidRPr="0011414E">
        <w:instrText xml:space="preserve"> ADDIN EN.CITE </w:instrText>
      </w:r>
      <w:r w:rsidR="00486AF1" w:rsidRPr="0011414E">
        <w:fldChar w:fldCharType="begin">
          <w:fldData xml:space="preserve">PEVuZE5vdGU+PENpdGU+PEF1dGhvcj5YdTwvQXV0aG9yPjxZZWFyPjIwMTM8L1llYXI+PFJlY051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</w:fldData>
        </w:fldChar>
      </w:r>
      <w:r w:rsidR="00486AF1" w:rsidRPr="0011414E">
        <w:instrText xml:space="preserve"> ADDIN EN.CITE.DATA </w:instrText>
      </w:r>
      <w:r w:rsidR="00486AF1" w:rsidRPr="0011414E">
        <w:fldChar w:fldCharType="end"/>
      </w:r>
      <w:r w:rsidR="00486AF1" w:rsidRPr="0011414E">
        <w:fldChar w:fldCharType="separate"/>
      </w:r>
      <w:r w:rsidR="00486AF1" w:rsidRPr="0011414E">
        <w:rPr>
          <w:noProof/>
          <w:vertAlign w:val="superscript"/>
        </w:rPr>
        <w:t>9,10</w:t>
      </w:r>
      <w:r w:rsidR="00486AF1" w:rsidRPr="0011414E">
        <w:fldChar w:fldCharType="end"/>
      </w:r>
      <w:r w:rsidR="00B47357" w:rsidRPr="0011414E">
        <w:t xml:space="preserve">, conventional diffraction-limited imaging approaches </w:t>
      </w:r>
      <w:r w:rsidR="004E5669" w:rsidRPr="0011414E">
        <w:t>cannot</w:t>
      </w:r>
      <w:r w:rsidR="00B47357" w:rsidRPr="0011414E">
        <w:t xml:space="preserve"> reveal the details of the MPS.</w:t>
      </w:r>
      <w:r w:rsidRPr="0011414E">
        <w:t xml:space="preserve"> </w:t>
      </w:r>
      <w:r w:rsidR="00B47357" w:rsidRPr="0011414E">
        <w:t>S</w:t>
      </w:r>
      <w:r w:rsidRPr="0011414E">
        <w:t xml:space="preserve">everal microscopy setups may </w:t>
      </w:r>
      <w:r w:rsidR="004E5669" w:rsidRPr="0011414E">
        <w:t>resolve</w:t>
      </w:r>
      <w:r w:rsidRPr="0011414E">
        <w:t xml:space="preserve"> </w:t>
      </w:r>
      <w:r w:rsidR="00B47357" w:rsidRPr="0011414E">
        <w:t xml:space="preserve">diffraction-limited structures in super-resolution, and SIM represents a robust and uncomplicated option. Importantly, SIM is compatible with </w:t>
      </w:r>
      <w:r w:rsidR="006A23F8" w:rsidRPr="0011414E">
        <w:t xml:space="preserve">the </w:t>
      </w:r>
      <w:r w:rsidR="00B47357" w:rsidRPr="0011414E">
        <w:t xml:space="preserve">most widely-used fluorophores, providing significant flexibility. Furthermore, </w:t>
      </w:r>
      <w:r w:rsidR="00DE1889" w:rsidRPr="0011414E">
        <w:t>SIM is effective in visualizing potentially dim structures in the MPS, such as actin rings in latrunculin-treated neurons</w:t>
      </w:r>
      <w:r w:rsidR="00781D98" w:rsidRPr="0011414E">
        <w:fldChar w:fldCharType="begin"/>
      </w:r>
      <w:r w:rsidR="00B82D29" w:rsidRPr="0011414E">
        <w:instrText xml:space="preserve"> ADDIN EN.CITE &lt;EndNote&gt;&lt;Cite&gt;&lt;Author&gt;Abouelezz&lt;/Author&gt;&lt;Year&gt;2019&lt;/Year&gt;&lt;RecNum&gt;230&lt;/RecNum&gt;&lt;DisplayText&gt;&lt;style face="superscript"&gt;22&lt;/style&gt;&lt;/DisplayText&gt;&lt;record&gt;&lt;rec-number&gt;230&lt;/rec-number&gt;&lt;foreign-keys&gt;&lt;key app="EN" db-id="x22exaw9tvtds1efaavpfpxbvp5dzaxwtzp9" timestamp="1559908197" guid="9ff4ec05-41ab-4ce5-b77f-b8e952bdff58"&gt;230&lt;/key&gt;&lt;/foreign-keys&gt;&lt;ref-type name="Journal Article"&gt;17&lt;/ref-type&gt;&lt;contributors&gt;&lt;authors&gt;&lt;author&gt;Abouelezz, A.&lt;/author&gt;&lt;author&gt;Micinski, D.&lt;/author&gt;&lt;author&gt;Lipponen, A.&lt;/author&gt;&lt;author&gt;Hotulainen, P.&lt;/author&gt;&lt;/authors&gt;&lt;/contributors&gt;&lt;auth-address&gt;Minerva Foundation Institute for Medical Research, Biomedicum Helsinki 2U, Tukholmankatu 8, 00290 Helsinki, Finland.&amp;#xD;HiLIFE - Neuroscience Center, University of Helsinki, Haartmaninkatu 8, 00290 Helsinki, Finland.&lt;/auth-address&gt;&lt;titles&gt;&lt;title&gt;Sub-membranous actin rings in the axon initial segment are resistant to the action of latrunculin&lt;/title&gt;&lt;secondary-title&gt;Biol Chem&lt;/secondary-title&gt;&lt;/titles&gt;&lt;periodical&gt;&lt;full-title&gt;Biol Chem&lt;/full-title&gt;&lt;/periodical&gt;&lt;keywords&gt;&lt;keyword&gt;cell biology&lt;/keyword&gt;&lt;keyword&gt;neurobiology&lt;/keyword&gt;&lt;keyword&gt;neuron&lt;/keyword&gt;&lt;/keywords&gt;&lt;dates&gt;&lt;year&gt;2019&lt;/year&gt;&lt;pub-dates&gt;&lt;date&gt;Apr 5&lt;/date&gt;&lt;/pub-dates&gt;&lt;/dates&gt;&lt;isbn&gt;1437-4315 (Electronic)&amp;#xD;1431-6730 (Linking)&lt;/isbn&gt;&lt;accession-num&gt;30951495&lt;/accession-num&gt;&lt;urls&gt;&lt;related-urls&gt;&lt;url&gt;https://www.ncbi.nlm.nih.gov/pubmed/30951495&lt;/url&gt;&lt;/related-urls&gt;&lt;/urls&gt;&lt;electronic-resource-num&gt;10.1515/hsz-2019-0111&lt;/electronic-resource-num&gt;&lt;/record&gt;&lt;/Cite&gt;&lt;/EndNote&gt;</w:instrText>
      </w:r>
      <w:r w:rsidR="00781D98" w:rsidRPr="0011414E">
        <w:fldChar w:fldCharType="separate"/>
      </w:r>
      <w:r w:rsidR="00B82D29" w:rsidRPr="0011414E">
        <w:rPr>
          <w:noProof/>
          <w:vertAlign w:val="superscript"/>
        </w:rPr>
        <w:t>22</w:t>
      </w:r>
      <w:r w:rsidR="00781D98" w:rsidRPr="0011414E">
        <w:fldChar w:fldCharType="end"/>
      </w:r>
      <w:r w:rsidR="00806BDF" w:rsidRPr="0011414E">
        <w:t>, as well as live neurons</w:t>
      </w:r>
      <w:r w:rsidR="00806BDF" w:rsidRPr="0011414E">
        <w:fldChar w:fldCharType="begin">
          <w:fldData xml:space="preserve">PEVuZE5vdGU+PENpdGU+PEF1dGhvcj5XYW5nPC9BdXRob3I+PFllYXI+MjAyMDwvWWVhcj48UmVj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</w:fldData>
        </w:fldChar>
      </w:r>
      <w:r w:rsidR="00806BDF" w:rsidRPr="0011414E">
        <w:instrText xml:space="preserve"> ADDIN EN.CITE </w:instrText>
      </w:r>
      <w:r w:rsidR="00806BDF" w:rsidRPr="0011414E">
        <w:fldChar w:fldCharType="begin">
          <w:fldData xml:space="preserve">PEVuZE5vdGU+PENpdGU+PEF1dGhvcj5XYW5nPC9BdXRob3I+PFllYXI+MjAyMDwvWWVhcj48UmVj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</w:fldData>
        </w:fldChar>
      </w:r>
      <w:r w:rsidR="00806BDF" w:rsidRPr="0011414E">
        <w:instrText xml:space="preserve"> ADDIN EN.CITE.DATA </w:instrText>
      </w:r>
      <w:r w:rsidR="00806BDF" w:rsidRPr="0011414E">
        <w:fldChar w:fldCharType="end"/>
      </w:r>
      <w:r w:rsidR="00806BDF" w:rsidRPr="0011414E">
        <w:fldChar w:fldCharType="separate"/>
      </w:r>
      <w:r w:rsidR="00806BDF" w:rsidRPr="0011414E">
        <w:rPr>
          <w:noProof/>
          <w:vertAlign w:val="superscript"/>
        </w:rPr>
        <w:t>15</w:t>
      </w:r>
      <w:r w:rsidR="00806BDF" w:rsidRPr="0011414E">
        <w:fldChar w:fldCharType="end"/>
      </w:r>
      <w:r w:rsidR="00DE1889" w:rsidRPr="0011414E">
        <w:t>.</w:t>
      </w:r>
    </w:p>
    <w:p w14:paraId="46F883F4" w14:textId="77777777" w:rsidR="006A23F8" w:rsidRPr="0011414E" w:rsidRDefault="006A23F8" w:rsidP="0011414E"/>
    <w:p w14:paraId="6500C7CC" w14:textId="0F386C3D" w:rsidR="00DE1889" w:rsidRPr="0011414E" w:rsidRDefault="00DE1889" w:rsidP="0011414E">
      <w:r w:rsidRPr="0011414E">
        <w:t xml:space="preserve">An </w:t>
      </w:r>
      <w:r w:rsidR="00622293" w:rsidRPr="0011414E">
        <w:t>essential</w:t>
      </w:r>
      <w:r w:rsidRPr="0011414E">
        <w:t xml:space="preserve"> aspect for the success of this protocol is preserving the integrity of the MPS in the first place. </w:t>
      </w:r>
      <w:r w:rsidR="00D74D2F" w:rsidRPr="0011414E">
        <w:t>T</w:t>
      </w:r>
      <w:r w:rsidR="009809A1" w:rsidRPr="0011414E">
        <w:t xml:space="preserve">he most </w:t>
      </w:r>
      <w:r w:rsidR="00622293" w:rsidRPr="0011414E">
        <w:t>critical</w:t>
      </w:r>
      <w:r w:rsidR="009809A1" w:rsidRPr="0011414E">
        <w:t xml:space="preserve"> steps to successful SIM imaging occur during sample preparation. For example, </w:t>
      </w:r>
      <w:r w:rsidRPr="0011414E">
        <w:t>moderat</w:t>
      </w:r>
      <w:r w:rsidR="0063472A" w:rsidRPr="0011414E">
        <w:t>e</w:t>
      </w:r>
      <w:r w:rsidRPr="0011414E">
        <w:t xml:space="preserve"> fixation (4% PFA for 12 min at room temperature) and </w:t>
      </w:r>
      <w:r w:rsidR="0063472A" w:rsidRPr="0011414E">
        <w:t>strong</w:t>
      </w:r>
      <w:r w:rsidRPr="0011414E">
        <w:t xml:space="preserve"> permeabilization (1% Triton-X for 10 min) provide the best results. It is </w:t>
      </w:r>
      <w:r w:rsidR="00622293" w:rsidRPr="0011414E">
        <w:t>crucial</w:t>
      </w:r>
      <w:r w:rsidRPr="0011414E">
        <w:t xml:space="preserve"> to keep in mind that harsh treatments that may be required for specific preparations may have a negative effect on the structural integrity of the MPS. Therefore, it is perhaps best to consider modifying such treatments to maximize the preservation of the MPS.</w:t>
      </w:r>
    </w:p>
    <w:p w14:paraId="7AA111B9" w14:textId="77777777" w:rsidR="00622293" w:rsidRPr="0011414E" w:rsidRDefault="00622293" w:rsidP="0011414E"/>
    <w:p w14:paraId="2FD40BDD" w14:textId="40CFF58D" w:rsidR="00DE1889" w:rsidRPr="0011414E" w:rsidRDefault="000B5318" w:rsidP="0011414E">
      <w:r w:rsidRPr="0011414E">
        <w:t xml:space="preserve">The other </w:t>
      </w:r>
      <w:r w:rsidR="00DE1889" w:rsidRPr="0011414E">
        <w:t xml:space="preserve">crucial factor to consider when preparing samples for imaging is </w:t>
      </w:r>
      <w:r w:rsidR="00810681" w:rsidRPr="0011414E">
        <w:t xml:space="preserve">to </w:t>
      </w:r>
      <w:r w:rsidR="00DE1889" w:rsidRPr="0011414E">
        <w:t>maximiz</w:t>
      </w:r>
      <w:r w:rsidR="00810681" w:rsidRPr="0011414E">
        <w:t>e</w:t>
      </w:r>
      <w:r w:rsidR="00DE1889" w:rsidRPr="0011414E">
        <w:t xml:space="preserve"> the </w:t>
      </w:r>
      <w:r w:rsidR="0041741A" w:rsidRPr="0011414E">
        <w:t xml:space="preserve">labeling </w:t>
      </w:r>
      <w:r w:rsidR="00DE1889" w:rsidRPr="0011414E">
        <w:t>density. Ideally, every molecule would be tagged</w:t>
      </w:r>
      <w:r w:rsidR="0041741A" w:rsidRPr="0011414E">
        <w:t xml:space="preserve"> and detected. For example, the anti-ankyrin G antibody used in this experiment is commonly used to label the AIS</w:t>
      </w:r>
      <w:r w:rsidR="00E051E3" w:rsidRPr="0011414E">
        <w:t>. It</w:t>
      </w:r>
      <w:r w:rsidR="0041741A" w:rsidRPr="0011414E">
        <w:t xml:space="preserve"> provides outstanding performance in conventional fluorescence microscopy, even when used at a dilution of 1:1000 and incubated for just 1 h</w:t>
      </w:r>
      <w:r w:rsidR="00781D98" w:rsidRPr="0011414E">
        <w:t xml:space="preserve"> at room temperature</w:t>
      </w:r>
      <w:r w:rsidR="0041741A" w:rsidRPr="0011414E">
        <w:t xml:space="preserve">. However, to obtain </w:t>
      </w:r>
      <w:r w:rsidR="00E051E3" w:rsidRPr="0011414E">
        <w:t>good</w:t>
      </w:r>
      <w:r w:rsidR="0041741A" w:rsidRPr="0011414E">
        <w:t xml:space="preserve"> labeling density for super-resolution microscopy</w:t>
      </w:r>
      <w:r w:rsidR="005F14CB" w:rsidRPr="0011414E">
        <w:t>,</w:t>
      </w:r>
      <w:r w:rsidR="0041741A" w:rsidRPr="0011414E">
        <w:t xml:space="preserve"> it </w:t>
      </w:r>
      <w:r w:rsidR="00E051E3" w:rsidRPr="0011414E">
        <w:t xml:space="preserve">is </w:t>
      </w:r>
      <w:r w:rsidR="0041741A" w:rsidRPr="0011414E">
        <w:t>highly effective to use 5</w:t>
      </w:r>
      <w:r w:rsidR="00781D98" w:rsidRPr="0011414E">
        <w:t>-fold</w:t>
      </w:r>
      <w:r w:rsidR="0041741A" w:rsidRPr="0011414E">
        <w:t xml:space="preserve"> that concentration</w:t>
      </w:r>
      <w:r w:rsidR="00781D98" w:rsidRPr="0011414E">
        <w:t xml:space="preserve"> (1:200)</w:t>
      </w:r>
      <w:r w:rsidR="0041741A" w:rsidRPr="0011414E">
        <w:t xml:space="preserve"> and incubat</w:t>
      </w:r>
      <w:r w:rsidR="00E051E3" w:rsidRPr="0011414E">
        <w:t>e</w:t>
      </w:r>
      <w:r w:rsidR="0041741A" w:rsidRPr="0011414E">
        <w:t xml:space="preserve"> the antibody overnight</w:t>
      </w:r>
      <w:r w:rsidR="00781D98" w:rsidRPr="0011414E">
        <w:t xml:space="preserve"> at 4</w:t>
      </w:r>
      <w:r w:rsidR="00E051E3" w:rsidRPr="0011414E">
        <w:t xml:space="preserve"> </w:t>
      </w:r>
      <w:r w:rsidR="00781D98" w:rsidRPr="0011414E">
        <w:t>°C</w:t>
      </w:r>
      <w:r w:rsidR="0041741A" w:rsidRPr="0011414E">
        <w:t>. While the specific requirements for each antibody or labeling technique will vary and need to be determined experimentally, it is perhaps helpful to keep this in mind.</w:t>
      </w:r>
    </w:p>
    <w:p w14:paraId="18CCF6F4" w14:textId="77777777" w:rsidR="00E051E3" w:rsidRPr="0011414E" w:rsidRDefault="00E051E3" w:rsidP="0011414E"/>
    <w:p w14:paraId="4699FDB6" w14:textId="63B88FF2" w:rsidR="0041741A" w:rsidRPr="0011414E" w:rsidRDefault="00FA4ADB" w:rsidP="0011414E">
      <w:r w:rsidRPr="0011414E">
        <w:t>In addition</w:t>
      </w:r>
      <w:r w:rsidR="00773450" w:rsidRPr="0011414E">
        <w:t xml:space="preserve">, it is </w:t>
      </w:r>
      <w:r w:rsidR="008E7F40" w:rsidRPr="0011414E">
        <w:t>essential</w:t>
      </w:r>
      <w:r w:rsidR="00773450" w:rsidRPr="0011414E">
        <w:t xml:space="preserve"> to note that </w:t>
      </w:r>
      <w:r w:rsidR="00430B13" w:rsidRPr="0011414E">
        <w:t xml:space="preserve">achieving a high signal-to-noise ratio lends itself well to </w:t>
      </w:r>
      <w:r w:rsidR="00773450" w:rsidRPr="0011414E">
        <w:t>accurate and successful SIM reconstructions</w:t>
      </w:r>
      <w:r w:rsidR="00430B13" w:rsidRPr="0011414E">
        <w:t>. A good rule of thumb is that the grid pattern should be visible in the individual images once the SIM modality is engaged. However, this is not always possible.</w:t>
      </w:r>
    </w:p>
    <w:p w14:paraId="3C22F44D" w14:textId="3DC1CC30" w:rsidR="00FA4ADB" w:rsidRPr="0011414E" w:rsidRDefault="00FA4ADB" w:rsidP="0011414E"/>
    <w:p w14:paraId="4EC314EB" w14:textId="02DA8405" w:rsidR="00FA4ADB" w:rsidRPr="0011414E" w:rsidRDefault="00FA4ADB" w:rsidP="0011414E">
      <w:r w:rsidRPr="0011414E">
        <w:t xml:space="preserve">Finally, it is </w:t>
      </w:r>
      <w:r w:rsidR="00555A26" w:rsidRPr="0011414E">
        <w:t>essential</w:t>
      </w:r>
      <w:r w:rsidRPr="0011414E">
        <w:t xml:space="preserve"> to note that SIM is among the weakest super-resolution techniques in resolving power</w:t>
      </w:r>
      <w:r w:rsidR="006D0AA0" w:rsidRPr="0011414E">
        <w:fldChar w:fldCharType="begin">
          <w:fldData xml:space="preserve">PEVuZE5vdGU+PENpdGU+PEF1dGhvcj5WYWxsaTwvQXV0aG9yPjxZZWFyPjIwMjE8L1llYXI+PFJl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</w:fldData>
        </w:fldChar>
      </w:r>
      <w:r w:rsidR="006D0AA0" w:rsidRPr="0011414E">
        <w:instrText xml:space="preserve"> ADDIN EN.CITE </w:instrText>
      </w:r>
      <w:r w:rsidR="006D0AA0" w:rsidRPr="0011414E">
        <w:fldChar w:fldCharType="begin">
          <w:fldData xml:space="preserve">PEVuZE5vdGU+PENpdGU+PEF1dGhvcj5WYWxsaTwvQXV0aG9yPjxZZWFyPjIwMjE8L1llYXI+PFJl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</w:fldData>
        </w:fldChar>
      </w:r>
      <w:r w:rsidR="006D0AA0" w:rsidRPr="0011414E">
        <w:instrText xml:space="preserve"> ADDIN EN.CITE.DATA </w:instrText>
      </w:r>
      <w:r w:rsidR="006D0AA0" w:rsidRPr="0011414E">
        <w:fldChar w:fldCharType="end"/>
      </w:r>
      <w:r w:rsidR="006D0AA0" w:rsidRPr="0011414E">
        <w:fldChar w:fldCharType="separate"/>
      </w:r>
      <w:r w:rsidR="006D0AA0" w:rsidRPr="0011414E">
        <w:rPr>
          <w:noProof/>
          <w:vertAlign w:val="superscript"/>
        </w:rPr>
        <w:t>14</w:t>
      </w:r>
      <w:r w:rsidR="006D0AA0" w:rsidRPr="0011414E">
        <w:fldChar w:fldCharType="end"/>
      </w:r>
      <w:r w:rsidRPr="0011414E">
        <w:t xml:space="preserve">. Thus, while it is generally sufficient for revealing periodicity and overall organization of MPS proteins, it is significantly less capable of providing details about their interactions </w:t>
      </w:r>
      <w:r w:rsidR="00313539" w:rsidRPr="0011414E">
        <w:t>than</w:t>
      </w:r>
      <w:r w:rsidR="006D0AA0" w:rsidRPr="0011414E">
        <w:t xml:space="preserve"> stochastic optical reconstruction microscopy (STORM)</w:t>
      </w:r>
      <w:r w:rsidR="006D0AA0" w:rsidRPr="0011414E">
        <w:fldChar w:fldCharType="begin"/>
      </w:r>
      <w:r w:rsidR="006D0AA0" w:rsidRPr="0011414E">
        <w:instrText xml:space="preserve"> ADDIN EN.CITE &lt;EndNote&gt;&lt;Cite&gt;&lt;Author&gt;Leterrier&lt;/Author&gt;&lt;Year&gt;2015&lt;/Year&gt;&lt;RecNum&gt;17&lt;/RecNum&gt;&lt;DisplayText&gt;&lt;style face="superscript"&gt;10&lt;/style&gt;&lt;/DisplayText&gt;&lt;record&gt;&lt;rec-number&gt;17&lt;/rec-number&gt;&lt;foreign-keys&gt;&lt;key app="EN" db-id="x22exaw9tvtds1efaavpfpxbvp5dzaxwtzp9" timestamp="1484229631" guid="a7174a5a-3e99-4d0c-939a-4725401e0df6"&gt;17&lt;/key&gt;&lt;/foreign-keys&gt;&lt;ref-type name="Journal Article"&gt;17&lt;/ref-type&gt;&lt;contributors&gt;&lt;authors&gt;&lt;author&gt;Leterrier, C.&lt;/author&gt;&lt;author&gt;Potier, J.&lt;/author&gt;&lt;author&gt;Caillol, G.&lt;/author&gt;&lt;author&gt;Debarnot, C.&lt;/author&gt;&lt;author&gt;Rueda Boroni, F.&lt;/author&gt;&lt;author&gt;Dargent, B.&lt;/author&gt;&lt;/authors&gt;&lt;/contributors&gt;&lt;auth-address&gt;Aix Marseille Universite, CNRS, CRN2M UMR7286, 13344 Cedex 15 Marseille, France. Electronic address: christophe.leterrier@univ-amu.fr.&amp;#xD;Aix Marseille Universite, CNRS, CRN2M UMR7286, 13344 Cedex 15 Marseille, France.&lt;/auth-address&gt;&lt;titles&gt;&lt;title&gt;Nanoscale Architecture of the Axon Initial Segment Reveals an Organized and Robust Scaffold&lt;/title&gt;&lt;secondary-title&gt;Cell Rep&lt;/secondary-title&gt;&lt;/titles&gt;&lt;periodical&gt;&lt;full-title&gt;Cell Rep&lt;/full-title&gt;&lt;/periodical&gt;&lt;pages&gt;2781-93&lt;/pages&gt;&lt;volume&gt;13&lt;/volume&gt;&lt;number&gt;12&lt;/number&gt;&lt;keywords&gt;&lt;keyword&gt;ankyrin G&lt;/keyword&gt;&lt;keyword&gt;axon initial segment&lt;/keyword&gt;&lt;keyword&gt;cytoskeleton&lt;/keyword&gt;&lt;keyword&gt;scaffold&lt;/keyword&gt;&lt;keyword&gt;super-resolution microscopy&lt;/keyword&gt;&lt;/keywords&gt;&lt;dates&gt;&lt;year&gt;2015&lt;/year&gt;&lt;pub-dates&gt;&lt;date&gt;Dec 29&lt;/date&gt;&lt;/pub-dates&gt;&lt;/dates&gt;&lt;isbn&gt;2211-1247 (Electronic)&lt;/isbn&gt;&lt;accession-num&gt;26711344&lt;/accession-num&gt;&lt;urls&gt;&lt;related-urls&gt;&lt;url&gt;http://www.ncbi.nlm.nih.gov/pubmed/26711344&lt;/url&gt;&lt;/related-urls&gt;&lt;/urls&gt;&lt;electronic-resource-num&gt;10.1016/j.celrep.2015.11.051&lt;/electronic-resource-num&gt;&lt;/record&gt;&lt;/Cite&gt;&lt;/EndNote&gt;</w:instrText>
      </w:r>
      <w:r w:rsidR="006D0AA0" w:rsidRPr="0011414E">
        <w:fldChar w:fldCharType="separate"/>
      </w:r>
      <w:r w:rsidR="006D0AA0" w:rsidRPr="0011414E">
        <w:rPr>
          <w:noProof/>
          <w:vertAlign w:val="superscript"/>
        </w:rPr>
        <w:t>10</w:t>
      </w:r>
      <w:r w:rsidR="006D0AA0" w:rsidRPr="0011414E">
        <w:fldChar w:fldCharType="end"/>
      </w:r>
      <w:r w:rsidR="006D0AA0" w:rsidRPr="0011414E">
        <w:t xml:space="preserve">. Furthermore, the </w:t>
      </w:r>
      <w:r w:rsidR="00313539" w:rsidRPr="0011414E">
        <w:t>technique's utility</w:t>
      </w:r>
      <w:r w:rsidR="006D0AA0" w:rsidRPr="0011414E">
        <w:t xml:space="preserve"> described here is limited to the study of proteins for which a specific, well-performing antibody is available</w:t>
      </w:r>
      <w:r w:rsidR="00313539" w:rsidRPr="0011414E">
        <w:t>. However,</w:t>
      </w:r>
      <w:r w:rsidR="006D0AA0" w:rsidRPr="0011414E">
        <w:t xml:space="preserve"> this can partly be circumvented through exogenous expression of tagged proteins</w:t>
      </w:r>
      <w:r w:rsidR="006D0AA0" w:rsidRPr="0011414E">
        <w:fldChar w:fldCharType="begin">
          <w:fldData xml:space="preserve">PEVuZE5vdGU+PENpdGU+PEF1dGhvcj5XYW5nPC9BdXRob3I+PFllYXI+MjAyMDwvWWVhcj48UmVj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</w:fldData>
        </w:fldChar>
      </w:r>
      <w:r w:rsidR="006D0AA0" w:rsidRPr="0011414E">
        <w:instrText xml:space="preserve"> ADDIN EN.CITE </w:instrText>
      </w:r>
      <w:r w:rsidR="006D0AA0" w:rsidRPr="0011414E">
        <w:fldChar w:fldCharType="begin">
          <w:fldData xml:space="preserve">PEVuZE5vdGU+PENpdGU+PEF1dGhvcj5XYW5nPC9BdXRob3I+PFllYXI+MjAyMDwvWWVhcj48UmVj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</w:fldData>
        </w:fldChar>
      </w:r>
      <w:r w:rsidR="006D0AA0" w:rsidRPr="0011414E">
        <w:instrText xml:space="preserve"> ADDIN EN.CITE.DATA </w:instrText>
      </w:r>
      <w:r w:rsidR="006D0AA0" w:rsidRPr="0011414E">
        <w:fldChar w:fldCharType="end"/>
      </w:r>
      <w:r w:rsidR="006D0AA0" w:rsidRPr="0011414E">
        <w:fldChar w:fldCharType="separate"/>
      </w:r>
      <w:r w:rsidR="006D0AA0" w:rsidRPr="0011414E">
        <w:rPr>
          <w:noProof/>
          <w:vertAlign w:val="superscript"/>
        </w:rPr>
        <w:t>15</w:t>
      </w:r>
      <w:r w:rsidR="006D0AA0" w:rsidRPr="0011414E">
        <w:fldChar w:fldCharType="end"/>
      </w:r>
      <w:r w:rsidR="006D0AA0" w:rsidRPr="0011414E">
        <w:t>.</w:t>
      </w:r>
    </w:p>
    <w:p w14:paraId="0BEB38EC" w14:textId="77777777" w:rsidR="006E4797" w:rsidRPr="0011414E" w:rsidRDefault="006E4797" w:rsidP="0011414E"/>
    <w:p w14:paraId="59F37CC4" w14:textId="46E650CC" w:rsidR="006E4797" w:rsidRPr="0011414E" w:rsidRDefault="00551D82" w:rsidP="0011414E">
      <w:pPr>
        <w:pBdr>
          <w:top w:val="nil"/>
          <w:left w:val="nil"/>
          <w:bottom w:val="nil"/>
          <w:right w:val="nil"/>
          <w:between w:val="nil"/>
        </w:pBdr>
      </w:pPr>
      <w:r w:rsidRPr="0011414E">
        <w:rPr>
          <w:b/>
        </w:rPr>
        <w:t xml:space="preserve">ACKNOWLEDGMENTS: </w:t>
      </w:r>
    </w:p>
    <w:p w14:paraId="5E196FAE" w14:textId="35EF5A29" w:rsidR="00480881" w:rsidRPr="0011414E" w:rsidRDefault="00430B13" w:rsidP="0011414E">
      <w:r w:rsidRPr="0011414E">
        <w:lastRenderedPageBreak/>
        <w:t xml:space="preserve">Dr. </w:t>
      </w:r>
      <w:proofErr w:type="spellStart"/>
      <w:r w:rsidRPr="0011414E">
        <w:t>Pirta</w:t>
      </w:r>
      <w:proofErr w:type="spellEnd"/>
      <w:r w:rsidRPr="0011414E">
        <w:t xml:space="preserve"> </w:t>
      </w:r>
      <w:proofErr w:type="spellStart"/>
      <w:r w:rsidRPr="0011414E">
        <w:t>Hotulainen</w:t>
      </w:r>
      <w:proofErr w:type="spellEnd"/>
      <w:r w:rsidRPr="0011414E">
        <w:t xml:space="preserve"> is acknowledged for her critical comments</w:t>
      </w:r>
      <w:r w:rsidR="00AF0780" w:rsidRPr="0011414E">
        <w:t>,</w:t>
      </w:r>
      <w:r w:rsidRPr="0011414E">
        <w:t xml:space="preserve"> invaluable for </w:t>
      </w:r>
      <w:r w:rsidR="00AF0780" w:rsidRPr="0011414E">
        <w:t>preparing</w:t>
      </w:r>
      <w:r w:rsidRPr="0011414E">
        <w:t xml:space="preserve"> this manuscript. Dr. </w:t>
      </w:r>
      <w:proofErr w:type="spellStart"/>
      <w:r w:rsidRPr="0011414E">
        <w:t>Rimante</w:t>
      </w:r>
      <w:proofErr w:type="spellEnd"/>
      <w:r w:rsidRPr="0011414E">
        <w:t xml:space="preserve"> </w:t>
      </w:r>
      <w:proofErr w:type="spellStart"/>
      <w:r w:rsidRPr="0011414E">
        <w:t>Minkeviciene</w:t>
      </w:r>
      <w:proofErr w:type="spellEnd"/>
      <w:r w:rsidRPr="0011414E">
        <w:t xml:space="preserve"> is acknowledged for her help</w:t>
      </w:r>
      <w:r w:rsidR="00AF0780" w:rsidRPr="0011414E">
        <w:t xml:space="preserve"> in</w:t>
      </w:r>
      <w:r w:rsidRPr="0011414E">
        <w:t xml:space="preserve"> preparing the neuronal cultures used for the original experiments. All imaging was performed in the </w:t>
      </w:r>
      <w:proofErr w:type="spellStart"/>
      <w:r w:rsidRPr="0011414E">
        <w:t>Biomedicum</w:t>
      </w:r>
      <w:proofErr w:type="spellEnd"/>
      <w:r w:rsidRPr="0011414E">
        <w:t xml:space="preserve"> Imaging Unit.</w:t>
      </w:r>
      <w:r w:rsidR="00AF0780" w:rsidRPr="0011414E">
        <w:t xml:space="preserve"> </w:t>
      </w:r>
      <w:r w:rsidR="00480881" w:rsidRPr="0011414E">
        <w:t xml:space="preserve">This work was supported by the Academy of Finland (D.M., SA 266351) and Doctoral </w:t>
      </w:r>
      <w:proofErr w:type="spellStart"/>
      <w:r w:rsidR="00480881" w:rsidRPr="0011414E">
        <w:t>Programme</w:t>
      </w:r>
      <w:proofErr w:type="spellEnd"/>
      <w:r w:rsidR="00480881" w:rsidRPr="0011414E">
        <w:t xml:space="preserve"> Brain &amp; Mind (A.A.)</w:t>
      </w:r>
    </w:p>
    <w:p w14:paraId="5203F100" w14:textId="432112DE" w:rsidR="00480881" w:rsidRPr="0011414E" w:rsidRDefault="00480881" w:rsidP="0011414E">
      <w:pPr>
        <w:rPr>
          <w:b/>
        </w:rPr>
      </w:pPr>
    </w:p>
    <w:p w14:paraId="5E703EBA" w14:textId="0CB66B8B" w:rsidR="006E4797" w:rsidRPr="0011414E" w:rsidRDefault="00551D82" w:rsidP="0011414E">
      <w:pPr>
        <w:pBdr>
          <w:top w:val="nil"/>
          <w:left w:val="nil"/>
          <w:bottom w:val="nil"/>
          <w:right w:val="nil"/>
          <w:between w:val="nil"/>
        </w:pBdr>
      </w:pPr>
      <w:r w:rsidRPr="0011414E">
        <w:rPr>
          <w:b/>
        </w:rPr>
        <w:t xml:space="preserve">DISCLOSURES: </w:t>
      </w:r>
    </w:p>
    <w:p w14:paraId="132340D6" w14:textId="5D8B6E05" w:rsidR="006E4797" w:rsidRPr="0011414E" w:rsidRDefault="001C245E" w:rsidP="0011414E">
      <w:r w:rsidRPr="0011414E">
        <w:t>The authors have nothing to disclose</w:t>
      </w:r>
      <w:r w:rsidR="00987A01" w:rsidRPr="0011414E">
        <w:t>.</w:t>
      </w:r>
    </w:p>
    <w:p w14:paraId="4A7B0E5C" w14:textId="77777777" w:rsidR="006E4797" w:rsidRPr="0011414E" w:rsidRDefault="006E4797" w:rsidP="0011414E"/>
    <w:p w14:paraId="6DE2B73C" w14:textId="4D486745" w:rsidR="006E4797" w:rsidRPr="0011414E" w:rsidRDefault="00551D82" w:rsidP="0011414E">
      <w:pPr>
        <w:rPr>
          <w:b/>
        </w:rPr>
      </w:pPr>
      <w:r w:rsidRPr="0011414E">
        <w:rPr>
          <w:b/>
        </w:rPr>
        <w:t>REFERENCES:</w:t>
      </w:r>
    </w:p>
    <w:p w14:paraId="48222715" w14:textId="01F5A50E" w:rsidR="006D0AA0" w:rsidRPr="0011414E" w:rsidRDefault="00987A01" w:rsidP="0011414E">
      <w:pPr>
        <w:pStyle w:val="EndNoteBibliography"/>
      </w:pPr>
      <w:r w:rsidRPr="0011414E">
        <w:fldChar w:fldCharType="begin"/>
      </w:r>
      <w:r w:rsidRPr="0011414E">
        <w:instrText xml:space="preserve"> ADDIN EN.REFLIST </w:instrText>
      </w:r>
      <w:r w:rsidRPr="0011414E">
        <w:fldChar w:fldCharType="separate"/>
      </w:r>
      <w:r w:rsidR="006D0AA0" w:rsidRPr="0011414E">
        <w:t>1</w:t>
      </w:r>
      <w:r w:rsidR="001A44EA" w:rsidRPr="0011414E">
        <w:t>.</w:t>
      </w:r>
      <w:r w:rsidR="006D0AA0" w:rsidRPr="0011414E">
        <w:tab/>
        <w:t xml:space="preserve">Leterrier, C. The Axon </w:t>
      </w:r>
      <w:r w:rsidR="001A44EA" w:rsidRPr="0011414E">
        <w:t>initial segment, 50 years la</w:t>
      </w:r>
      <w:r w:rsidR="006D0AA0" w:rsidRPr="0011414E">
        <w:t xml:space="preserve">ter: A </w:t>
      </w:r>
      <w:r w:rsidR="001A44EA" w:rsidRPr="0011414E">
        <w:t>nexus for neuronal organization and func</w:t>
      </w:r>
      <w:r w:rsidR="006D0AA0" w:rsidRPr="0011414E">
        <w:t xml:space="preserve">tion. </w:t>
      </w:r>
      <w:r w:rsidR="006D77D4" w:rsidRPr="0011414E">
        <w:rPr>
          <w:i/>
        </w:rPr>
        <w:t>Current Topics in Membranes</w:t>
      </w:r>
      <w:r w:rsidR="006D0AA0" w:rsidRPr="0011414E">
        <w:rPr>
          <w:i/>
        </w:rPr>
        <w:t>.</w:t>
      </w:r>
      <w:r w:rsidR="006D0AA0" w:rsidRPr="0011414E">
        <w:t xml:space="preserve"> </w:t>
      </w:r>
      <w:r w:rsidR="006D0AA0" w:rsidRPr="0011414E">
        <w:rPr>
          <w:b/>
        </w:rPr>
        <w:t>77</w:t>
      </w:r>
      <w:r w:rsidR="006D77D4" w:rsidRPr="0011414E">
        <w:rPr>
          <w:bCs/>
        </w:rPr>
        <w:t>,</w:t>
      </w:r>
      <w:r w:rsidR="006D0AA0" w:rsidRPr="0011414E">
        <w:t xml:space="preserve"> 185-233 (2016).</w:t>
      </w:r>
    </w:p>
    <w:p w14:paraId="68002F15" w14:textId="661CF061" w:rsidR="006D0AA0" w:rsidRPr="0011414E" w:rsidRDefault="006D0AA0" w:rsidP="0011414E">
      <w:pPr>
        <w:pStyle w:val="EndNoteBibliography"/>
      </w:pPr>
      <w:r w:rsidRPr="0011414E">
        <w:t>2</w:t>
      </w:r>
      <w:r w:rsidR="00182705" w:rsidRPr="0011414E">
        <w:t>.</w:t>
      </w:r>
      <w:r w:rsidRPr="0011414E">
        <w:tab/>
        <w:t>Leterrier, C.</w:t>
      </w:r>
      <w:r w:rsidR="00182705" w:rsidRPr="0011414E">
        <w:t xml:space="preserve">, </w:t>
      </w:r>
      <w:r w:rsidRPr="0011414E">
        <w:t xml:space="preserve">Dargent, B. No </w:t>
      </w:r>
      <w:r w:rsidR="00182705" w:rsidRPr="0011414E">
        <w:t>pasa</w:t>
      </w:r>
      <w:r w:rsidRPr="0011414E">
        <w:t xml:space="preserve">ran! Role of the axon initial segment in the regulation of protein transport and the maintenance of axonal identity. </w:t>
      </w:r>
      <w:r w:rsidR="00182705" w:rsidRPr="0011414E">
        <w:rPr>
          <w:i/>
        </w:rPr>
        <w:t>Seminars in Cell &amp; Developmental Biology</w:t>
      </w:r>
      <w:r w:rsidRPr="0011414E">
        <w:rPr>
          <w:i/>
        </w:rPr>
        <w:t>.</w:t>
      </w:r>
      <w:r w:rsidRPr="0011414E">
        <w:t xml:space="preserve"> </w:t>
      </w:r>
      <w:r w:rsidRPr="0011414E">
        <w:rPr>
          <w:b/>
        </w:rPr>
        <w:t>27</w:t>
      </w:r>
      <w:r w:rsidR="00182705" w:rsidRPr="0011414E">
        <w:rPr>
          <w:bCs/>
        </w:rPr>
        <w:t>,</w:t>
      </w:r>
      <w:r w:rsidRPr="0011414E">
        <w:rPr>
          <w:bCs/>
        </w:rPr>
        <w:t xml:space="preserve"> </w:t>
      </w:r>
      <w:r w:rsidRPr="0011414E">
        <w:t>44-51 (2014).</w:t>
      </w:r>
    </w:p>
    <w:p w14:paraId="157739FB" w14:textId="63A6BF06" w:rsidR="006D0AA0" w:rsidRPr="0011414E" w:rsidRDefault="006D0AA0" w:rsidP="0011414E">
      <w:pPr>
        <w:pStyle w:val="EndNoteBibliography"/>
      </w:pPr>
      <w:r w:rsidRPr="0011414E">
        <w:t>3</w:t>
      </w:r>
      <w:r w:rsidR="0009345E" w:rsidRPr="0011414E">
        <w:t>.</w:t>
      </w:r>
      <w:r w:rsidRPr="0011414E">
        <w:tab/>
        <w:t>Brachet, A.</w:t>
      </w:r>
      <w:r w:rsidRPr="0011414E">
        <w:rPr>
          <w:iCs/>
        </w:rPr>
        <w:t xml:space="preserve"> et al</w:t>
      </w:r>
      <w:r w:rsidRPr="0011414E">
        <w:rPr>
          <w:i/>
        </w:rPr>
        <w:t>.</w:t>
      </w:r>
      <w:r w:rsidRPr="0011414E">
        <w:t xml:space="preserve"> Ankyrin G restricts ion channel diffusion at the axonal initial segment before the establishment of the diffusion barrier. </w:t>
      </w:r>
      <w:r w:rsidR="0009345E" w:rsidRPr="0011414E">
        <w:rPr>
          <w:i/>
        </w:rPr>
        <w:t>Journal of Cell Biology</w:t>
      </w:r>
      <w:r w:rsidRPr="0011414E">
        <w:rPr>
          <w:i/>
        </w:rPr>
        <w:t>.</w:t>
      </w:r>
      <w:r w:rsidRPr="0011414E">
        <w:t xml:space="preserve"> </w:t>
      </w:r>
      <w:r w:rsidRPr="0011414E">
        <w:rPr>
          <w:b/>
        </w:rPr>
        <w:t>191</w:t>
      </w:r>
      <w:r w:rsidRPr="0011414E">
        <w:t xml:space="preserve"> (2), 383-395 (2010).</w:t>
      </w:r>
    </w:p>
    <w:p w14:paraId="5BAD4E2D" w14:textId="200EB707" w:rsidR="006D0AA0" w:rsidRPr="0011414E" w:rsidRDefault="006D0AA0" w:rsidP="0011414E">
      <w:pPr>
        <w:pStyle w:val="EndNoteBibliography"/>
      </w:pPr>
      <w:r w:rsidRPr="0011414E">
        <w:t>4</w:t>
      </w:r>
      <w:r w:rsidR="0029608E" w:rsidRPr="0011414E">
        <w:t>.</w:t>
      </w:r>
      <w:r w:rsidRPr="0011414E">
        <w:tab/>
        <w:t>Nakada, C.</w:t>
      </w:r>
      <w:r w:rsidRPr="0011414E">
        <w:rPr>
          <w:iCs/>
        </w:rPr>
        <w:t xml:space="preserve"> et al</w:t>
      </w:r>
      <w:r w:rsidRPr="0011414E">
        <w:rPr>
          <w:i/>
        </w:rPr>
        <w:t>.</w:t>
      </w:r>
      <w:r w:rsidRPr="0011414E">
        <w:t xml:space="preserve"> Accumulation of anchored proteins forms membrane diffusion barriers during neuronal polarization. </w:t>
      </w:r>
      <w:r w:rsidR="0029608E" w:rsidRPr="0011414E">
        <w:rPr>
          <w:i/>
        </w:rPr>
        <w:t>Nature Cell Biology</w:t>
      </w:r>
      <w:r w:rsidRPr="0011414E">
        <w:rPr>
          <w:i/>
        </w:rPr>
        <w:t>.</w:t>
      </w:r>
      <w:r w:rsidRPr="0011414E">
        <w:t xml:space="preserve"> </w:t>
      </w:r>
      <w:r w:rsidRPr="0011414E">
        <w:rPr>
          <w:b/>
        </w:rPr>
        <w:t>5</w:t>
      </w:r>
      <w:r w:rsidRPr="0011414E">
        <w:t xml:space="preserve"> (7), 626-632 (2003).</w:t>
      </w:r>
    </w:p>
    <w:p w14:paraId="140B3E2F" w14:textId="24FAB899" w:rsidR="006D0AA0" w:rsidRPr="0011414E" w:rsidRDefault="006D0AA0" w:rsidP="0011414E">
      <w:pPr>
        <w:pStyle w:val="EndNoteBibliography"/>
      </w:pPr>
      <w:r w:rsidRPr="0011414E">
        <w:t>5</w:t>
      </w:r>
      <w:r w:rsidR="00803E66" w:rsidRPr="0011414E">
        <w:t>.</w:t>
      </w:r>
      <w:r w:rsidRPr="0011414E">
        <w:tab/>
        <w:t>Song, A. H.</w:t>
      </w:r>
      <w:r w:rsidRPr="0011414E">
        <w:rPr>
          <w:i/>
        </w:rPr>
        <w:t xml:space="preserve"> </w:t>
      </w:r>
      <w:r w:rsidRPr="0011414E">
        <w:rPr>
          <w:iCs/>
        </w:rPr>
        <w:t>et al</w:t>
      </w:r>
      <w:r w:rsidRPr="0011414E">
        <w:rPr>
          <w:i/>
        </w:rPr>
        <w:t>.</w:t>
      </w:r>
      <w:r w:rsidRPr="0011414E">
        <w:t xml:space="preserve"> A selective filter for cytoplasmic transport at the axon initial segment. </w:t>
      </w:r>
      <w:r w:rsidRPr="0011414E">
        <w:rPr>
          <w:i/>
        </w:rPr>
        <w:t>Cell.</w:t>
      </w:r>
      <w:r w:rsidRPr="0011414E">
        <w:t xml:space="preserve"> </w:t>
      </w:r>
      <w:r w:rsidRPr="0011414E">
        <w:rPr>
          <w:b/>
        </w:rPr>
        <w:t>136</w:t>
      </w:r>
      <w:r w:rsidRPr="0011414E">
        <w:t xml:space="preserve"> (6), 1148-1160 (2009).</w:t>
      </w:r>
    </w:p>
    <w:p w14:paraId="2A63AF2C" w14:textId="445E99C4" w:rsidR="006D0AA0" w:rsidRPr="0011414E" w:rsidRDefault="006D0AA0" w:rsidP="0011414E">
      <w:pPr>
        <w:pStyle w:val="EndNoteBibliography"/>
      </w:pPr>
      <w:r w:rsidRPr="0011414E">
        <w:t>6</w:t>
      </w:r>
      <w:r w:rsidR="00803E66" w:rsidRPr="0011414E">
        <w:t>.</w:t>
      </w:r>
      <w:r w:rsidRPr="0011414E">
        <w:tab/>
        <w:t>Sun, X.</w:t>
      </w:r>
      <w:r w:rsidRPr="0011414E">
        <w:rPr>
          <w:i/>
        </w:rPr>
        <w:t xml:space="preserve"> </w:t>
      </w:r>
      <w:r w:rsidRPr="0011414E">
        <w:rPr>
          <w:iCs/>
        </w:rPr>
        <w:t>et al</w:t>
      </w:r>
      <w:r w:rsidRPr="0011414E">
        <w:rPr>
          <w:i/>
        </w:rPr>
        <w:t>.</w:t>
      </w:r>
      <w:r w:rsidRPr="0011414E">
        <w:t xml:space="preserve"> Selective filtering defect at the axon initial segment in Alzheimer's disease mouse models. </w:t>
      </w:r>
      <w:r w:rsidR="00803E66" w:rsidRPr="0011414E">
        <w:rPr>
          <w:i/>
        </w:rPr>
        <w:t>Proceedings of the National Academy of Sciences of the United States of America</w:t>
      </w:r>
      <w:r w:rsidRPr="0011414E">
        <w:rPr>
          <w:i/>
        </w:rPr>
        <w:t>.</w:t>
      </w:r>
      <w:r w:rsidRPr="0011414E">
        <w:t xml:space="preserve"> </w:t>
      </w:r>
      <w:r w:rsidRPr="0011414E">
        <w:rPr>
          <w:b/>
        </w:rPr>
        <w:t>111</w:t>
      </w:r>
      <w:r w:rsidRPr="0011414E">
        <w:t xml:space="preserve"> (39), 14271-14276 (2014).</w:t>
      </w:r>
    </w:p>
    <w:p w14:paraId="48F82932" w14:textId="4E07702A" w:rsidR="006D0AA0" w:rsidRPr="0011414E" w:rsidRDefault="006D0AA0" w:rsidP="0011414E">
      <w:pPr>
        <w:pStyle w:val="EndNoteBibliography"/>
      </w:pPr>
      <w:r w:rsidRPr="0011414E">
        <w:t>7</w:t>
      </w:r>
      <w:r w:rsidR="00EE57D7" w:rsidRPr="0011414E">
        <w:t>.</w:t>
      </w:r>
      <w:r w:rsidRPr="0011414E">
        <w:tab/>
        <w:t>Winckler, B., Forscher, P.</w:t>
      </w:r>
      <w:r w:rsidR="00EE57D7" w:rsidRPr="0011414E">
        <w:t xml:space="preserve">, </w:t>
      </w:r>
      <w:r w:rsidRPr="0011414E">
        <w:t xml:space="preserve">Mellman, I. A diffusion barrier maintains distribution of membrane proteins in polarized neurons. </w:t>
      </w:r>
      <w:r w:rsidRPr="0011414E">
        <w:rPr>
          <w:i/>
        </w:rPr>
        <w:t>Nature.</w:t>
      </w:r>
      <w:r w:rsidRPr="0011414E">
        <w:t xml:space="preserve"> </w:t>
      </w:r>
      <w:r w:rsidRPr="0011414E">
        <w:rPr>
          <w:b/>
        </w:rPr>
        <w:t>397</w:t>
      </w:r>
      <w:r w:rsidRPr="0011414E">
        <w:t xml:space="preserve"> (6721), 698-701 (1999).</w:t>
      </w:r>
    </w:p>
    <w:p w14:paraId="675314F7" w14:textId="7A7545F5" w:rsidR="006D0AA0" w:rsidRPr="0011414E" w:rsidRDefault="006D0AA0" w:rsidP="0011414E">
      <w:pPr>
        <w:pStyle w:val="EndNoteBibliography"/>
      </w:pPr>
      <w:r w:rsidRPr="0011414E">
        <w:t>8</w:t>
      </w:r>
      <w:r w:rsidR="00EE57D7" w:rsidRPr="0011414E">
        <w:t>.</w:t>
      </w:r>
      <w:r w:rsidRPr="0011414E">
        <w:tab/>
        <w:t>Kole, M. H.</w:t>
      </w:r>
      <w:r w:rsidRPr="0011414E">
        <w:rPr>
          <w:i/>
        </w:rPr>
        <w:t xml:space="preserve"> </w:t>
      </w:r>
      <w:r w:rsidRPr="0011414E">
        <w:rPr>
          <w:iCs/>
        </w:rPr>
        <w:t>et al</w:t>
      </w:r>
      <w:r w:rsidRPr="0011414E">
        <w:rPr>
          <w:i/>
        </w:rPr>
        <w:t>.</w:t>
      </w:r>
      <w:r w:rsidRPr="0011414E">
        <w:t xml:space="preserve"> Action potential generation requires a high sodium channel density in the axon initial segment. </w:t>
      </w:r>
      <w:r w:rsidR="00EE57D7" w:rsidRPr="0011414E">
        <w:rPr>
          <w:i/>
        </w:rPr>
        <w:t>Nature Neuroscience</w:t>
      </w:r>
      <w:r w:rsidRPr="0011414E">
        <w:rPr>
          <w:i/>
        </w:rPr>
        <w:t>.</w:t>
      </w:r>
      <w:r w:rsidRPr="0011414E">
        <w:t xml:space="preserve"> </w:t>
      </w:r>
      <w:r w:rsidRPr="0011414E">
        <w:rPr>
          <w:b/>
        </w:rPr>
        <w:t>11</w:t>
      </w:r>
      <w:r w:rsidRPr="0011414E">
        <w:t xml:space="preserve"> (2), 178-186 (2008).</w:t>
      </w:r>
    </w:p>
    <w:p w14:paraId="4A7ED0FD" w14:textId="321FFAE8" w:rsidR="006D0AA0" w:rsidRPr="0011414E" w:rsidRDefault="006D0AA0" w:rsidP="0011414E">
      <w:pPr>
        <w:pStyle w:val="EndNoteBibliography"/>
      </w:pPr>
      <w:r w:rsidRPr="0011414E">
        <w:t>9</w:t>
      </w:r>
      <w:r w:rsidR="00E140C4" w:rsidRPr="0011414E">
        <w:t>.</w:t>
      </w:r>
      <w:r w:rsidRPr="0011414E">
        <w:tab/>
        <w:t>Xu, K., Zhong, G.</w:t>
      </w:r>
      <w:r w:rsidR="00E140C4" w:rsidRPr="0011414E">
        <w:t xml:space="preserve">, </w:t>
      </w:r>
      <w:r w:rsidRPr="0011414E">
        <w:t xml:space="preserve">Zhuang, X. Actin, spectrin, and associated proteins form a periodic cytoskeletal structure in axons. </w:t>
      </w:r>
      <w:r w:rsidRPr="0011414E">
        <w:rPr>
          <w:i/>
        </w:rPr>
        <w:t>Science.</w:t>
      </w:r>
      <w:r w:rsidRPr="0011414E">
        <w:t xml:space="preserve"> </w:t>
      </w:r>
      <w:r w:rsidRPr="0011414E">
        <w:rPr>
          <w:b/>
        </w:rPr>
        <w:t>339</w:t>
      </w:r>
      <w:r w:rsidRPr="0011414E">
        <w:t xml:space="preserve"> (6118), 452-456 (2013).</w:t>
      </w:r>
    </w:p>
    <w:p w14:paraId="4F07E4E5" w14:textId="06F4F82B" w:rsidR="006D0AA0" w:rsidRPr="0011414E" w:rsidRDefault="006D0AA0" w:rsidP="0011414E">
      <w:pPr>
        <w:pStyle w:val="EndNoteBibliography"/>
      </w:pPr>
      <w:r w:rsidRPr="0011414E">
        <w:t>10</w:t>
      </w:r>
      <w:r w:rsidR="00E140C4" w:rsidRPr="0011414E">
        <w:t>.</w:t>
      </w:r>
      <w:r w:rsidRPr="0011414E">
        <w:tab/>
        <w:t>Leterrier, C.</w:t>
      </w:r>
      <w:r w:rsidRPr="0011414E">
        <w:rPr>
          <w:i/>
        </w:rPr>
        <w:t xml:space="preserve"> </w:t>
      </w:r>
      <w:r w:rsidRPr="0011414E">
        <w:rPr>
          <w:iCs/>
        </w:rPr>
        <w:t>et al</w:t>
      </w:r>
      <w:r w:rsidRPr="0011414E">
        <w:rPr>
          <w:i/>
        </w:rPr>
        <w:t>.</w:t>
      </w:r>
      <w:r w:rsidRPr="0011414E">
        <w:t xml:space="preserve"> Nanoscale </w:t>
      </w:r>
      <w:r w:rsidR="00E140C4" w:rsidRPr="0011414E">
        <w:t>architecture of the axon initial segment reveals an organized and robust scaff</w:t>
      </w:r>
      <w:r w:rsidRPr="0011414E">
        <w:t xml:space="preserve">old. </w:t>
      </w:r>
      <w:r w:rsidRPr="0011414E">
        <w:rPr>
          <w:i/>
        </w:rPr>
        <w:t>Cell Rep</w:t>
      </w:r>
      <w:r w:rsidR="00E140C4" w:rsidRPr="0011414E">
        <w:rPr>
          <w:i/>
        </w:rPr>
        <w:t>orts</w:t>
      </w:r>
      <w:r w:rsidRPr="0011414E">
        <w:rPr>
          <w:i/>
        </w:rPr>
        <w:t>.</w:t>
      </w:r>
      <w:r w:rsidRPr="0011414E">
        <w:t xml:space="preserve"> </w:t>
      </w:r>
      <w:r w:rsidRPr="0011414E">
        <w:rPr>
          <w:b/>
        </w:rPr>
        <w:t>13</w:t>
      </w:r>
      <w:r w:rsidRPr="0011414E">
        <w:t xml:space="preserve"> (12), 2781-2793 (2015).</w:t>
      </w:r>
    </w:p>
    <w:p w14:paraId="7B0CA590" w14:textId="73F7CBE6" w:rsidR="006D0AA0" w:rsidRPr="0011414E" w:rsidRDefault="006D0AA0" w:rsidP="0011414E">
      <w:pPr>
        <w:pStyle w:val="EndNoteBibliography"/>
      </w:pPr>
      <w:r w:rsidRPr="0011414E">
        <w:t>11</w:t>
      </w:r>
      <w:r w:rsidR="00E140C4" w:rsidRPr="0011414E">
        <w:t>.</w:t>
      </w:r>
      <w:r w:rsidRPr="0011414E">
        <w:tab/>
        <w:t xml:space="preserve">Leterrier, C. The </w:t>
      </w:r>
      <w:r w:rsidR="00E140C4" w:rsidRPr="0011414E">
        <w:t>axon initial seg</w:t>
      </w:r>
      <w:r w:rsidRPr="0011414E">
        <w:t xml:space="preserve">ment: An </w:t>
      </w:r>
      <w:r w:rsidR="00E140C4" w:rsidRPr="0011414E">
        <w:t>updated vie</w:t>
      </w:r>
      <w:r w:rsidRPr="0011414E">
        <w:t xml:space="preserve">wpoint. </w:t>
      </w:r>
      <w:r w:rsidR="00E140C4" w:rsidRPr="0011414E">
        <w:rPr>
          <w:i/>
        </w:rPr>
        <w:t>The Journal of Neuroscience</w:t>
      </w:r>
      <w:r w:rsidRPr="0011414E">
        <w:rPr>
          <w:i/>
        </w:rPr>
        <w:t>.</w:t>
      </w:r>
      <w:r w:rsidRPr="0011414E">
        <w:t xml:space="preserve"> </w:t>
      </w:r>
      <w:r w:rsidRPr="0011414E">
        <w:rPr>
          <w:b/>
        </w:rPr>
        <w:t>38</w:t>
      </w:r>
      <w:r w:rsidRPr="0011414E">
        <w:t xml:space="preserve"> (9), 2135-2145 (2018).</w:t>
      </w:r>
    </w:p>
    <w:p w14:paraId="1C6B480A" w14:textId="1420284A" w:rsidR="006D0AA0" w:rsidRPr="0011414E" w:rsidRDefault="006D0AA0" w:rsidP="0011414E">
      <w:pPr>
        <w:pStyle w:val="EndNoteBibliography"/>
      </w:pPr>
      <w:r w:rsidRPr="0011414E">
        <w:t>12</w:t>
      </w:r>
      <w:r w:rsidR="00E140C4" w:rsidRPr="0011414E">
        <w:t>.</w:t>
      </w:r>
      <w:r w:rsidRPr="0011414E">
        <w:tab/>
        <w:t>Hamdan, H.</w:t>
      </w:r>
      <w:r w:rsidRPr="0011414E">
        <w:rPr>
          <w:i/>
        </w:rPr>
        <w:t xml:space="preserve"> </w:t>
      </w:r>
      <w:r w:rsidRPr="0011414E">
        <w:rPr>
          <w:iCs/>
        </w:rPr>
        <w:t>et al</w:t>
      </w:r>
      <w:r w:rsidRPr="0011414E">
        <w:rPr>
          <w:i/>
        </w:rPr>
        <w:t>.</w:t>
      </w:r>
      <w:r w:rsidRPr="0011414E">
        <w:t xml:space="preserve"> Mapping axon initial segment structure and function by multiplexed proximity biotinylation. </w:t>
      </w:r>
      <w:r w:rsidR="00E140C4" w:rsidRPr="0011414E">
        <w:rPr>
          <w:i/>
        </w:rPr>
        <w:t>Nature Communications</w:t>
      </w:r>
      <w:r w:rsidRPr="0011414E">
        <w:rPr>
          <w:i/>
        </w:rPr>
        <w:t>.</w:t>
      </w:r>
      <w:r w:rsidRPr="0011414E">
        <w:t xml:space="preserve"> </w:t>
      </w:r>
      <w:r w:rsidRPr="0011414E">
        <w:rPr>
          <w:b/>
        </w:rPr>
        <w:t>11</w:t>
      </w:r>
      <w:r w:rsidRPr="0011414E">
        <w:t xml:space="preserve"> (1), 100 (2020).</w:t>
      </w:r>
    </w:p>
    <w:p w14:paraId="48CD0038" w14:textId="3704AAEB" w:rsidR="006D0AA0" w:rsidRPr="0011414E" w:rsidRDefault="006D0AA0" w:rsidP="0011414E">
      <w:pPr>
        <w:pStyle w:val="EndNoteBibliography"/>
      </w:pPr>
      <w:r w:rsidRPr="0011414E">
        <w:t>13</w:t>
      </w:r>
      <w:r w:rsidR="00E140C4" w:rsidRPr="0011414E">
        <w:t>.</w:t>
      </w:r>
      <w:r w:rsidRPr="0011414E">
        <w:tab/>
        <w:t>Zhou, R.</w:t>
      </w:r>
      <w:r w:rsidRPr="0011414E">
        <w:rPr>
          <w:i/>
        </w:rPr>
        <w:t xml:space="preserve"> </w:t>
      </w:r>
      <w:r w:rsidRPr="0011414E">
        <w:rPr>
          <w:iCs/>
        </w:rPr>
        <w:t>et al</w:t>
      </w:r>
      <w:r w:rsidRPr="0011414E">
        <w:rPr>
          <w:i/>
        </w:rPr>
        <w:t>.</w:t>
      </w:r>
      <w:r w:rsidRPr="0011414E">
        <w:t xml:space="preserve"> Proteomic and functional analyses of the periodic membrane skeleton in neurons. 10.1101/2020.12.23.424206 %J bioRxiv 2020.2012.2023.424206 (2020).</w:t>
      </w:r>
    </w:p>
    <w:p w14:paraId="41A719B1" w14:textId="13D90FED" w:rsidR="006D0AA0" w:rsidRPr="0011414E" w:rsidRDefault="006D0AA0" w:rsidP="0011414E">
      <w:pPr>
        <w:pStyle w:val="EndNoteBibliography"/>
      </w:pPr>
      <w:r w:rsidRPr="0011414E">
        <w:t>14</w:t>
      </w:r>
      <w:r w:rsidR="000D272F" w:rsidRPr="0011414E">
        <w:t>.</w:t>
      </w:r>
      <w:r w:rsidRPr="0011414E">
        <w:tab/>
        <w:t>Valli, J.</w:t>
      </w:r>
      <w:r w:rsidRPr="0011414E">
        <w:rPr>
          <w:i/>
        </w:rPr>
        <w:t xml:space="preserve"> </w:t>
      </w:r>
      <w:r w:rsidRPr="0011414E">
        <w:rPr>
          <w:iCs/>
        </w:rPr>
        <w:t>et al</w:t>
      </w:r>
      <w:r w:rsidRPr="0011414E">
        <w:rPr>
          <w:i/>
        </w:rPr>
        <w:t>.</w:t>
      </w:r>
      <w:r w:rsidRPr="0011414E">
        <w:t xml:space="preserve"> Seeing beyond the limit: A guide to choosing the right super-resolution microscopy technique. </w:t>
      </w:r>
      <w:r w:rsidR="000D272F" w:rsidRPr="0011414E">
        <w:rPr>
          <w:i/>
        </w:rPr>
        <w:t>Journal of Biological Chemistry</w:t>
      </w:r>
      <w:r w:rsidRPr="0011414E">
        <w:rPr>
          <w:i/>
        </w:rPr>
        <w:t>.</w:t>
      </w:r>
      <w:r w:rsidRPr="0011414E">
        <w:t xml:space="preserve"> </w:t>
      </w:r>
      <w:r w:rsidRPr="0011414E">
        <w:rPr>
          <w:b/>
        </w:rPr>
        <w:t>297</w:t>
      </w:r>
      <w:r w:rsidRPr="0011414E">
        <w:t xml:space="preserve"> (1), 100791 (2021).</w:t>
      </w:r>
    </w:p>
    <w:p w14:paraId="22E98FA2" w14:textId="58DB4CC1" w:rsidR="006D0AA0" w:rsidRPr="0011414E" w:rsidRDefault="006D0AA0" w:rsidP="0011414E">
      <w:pPr>
        <w:pStyle w:val="EndNoteBibliography"/>
      </w:pPr>
      <w:r w:rsidRPr="0011414E">
        <w:t>15</w:t>
      </w:r>
      <w:r w:rsidR="000D272F" w:rsidRPr="0011414E">
        <w:t>.</w:t>
      </w:r>
      <w:r w:rsidRPr="0011414E">
        <w:tab/>
        <w:t>Wang, T.</w:t>
      </w:r>
      <w:r w:rsidRPr="0011414E">
        <w:rPr>
          <w:i/>
        </w:rPr>
        <w:t xml:space="preserve"> </w:t>
      </w:r>
      <w:r w:rsidRPr="0011414E">
        <w:rPr>
          <w:iCs/>
        </w:rPr>
        <w:t>et al</w:t>
      </w:r>
      <w:r w:rsidRPr="0011414E">
        <w:rPr>
          <w:i/>
        </w:rPr>
        <w:t>.</w:t>
      </w:r>
      <w:r w:rsidRPr="0011414E">
        <w:t xml:space="preserve"> Radial contractility of actomyosin rings facilitates axonal trafficking and structural stability. </w:t>
      </w:r>
      <w:r w:rsidR="000D272F" w:rsidRPr="0011414E">
        <w:rPr>
          <w:i/>
        </w:rPr>
        <w:t>Journal of Cell Biology</w:t>
      </w:r>
      <w:r w:rsidRPr="0011414E">
        <w:rPr>
          <w:i/>
        </w:rPr>
        <w:t>.</w:t>
      </w:r>
      <w:r w:rsidRPr="0011414E">
        <w:t xml:space="preserve"> </w:t>
      </w:r>
      <w:r w:rsidRPr="0011414E">
        <w:rPr>
          <w:b/>
        </w:rPr>
        <w:t>219</w:t>
      </w:r>
      <w:r w:rsidRPr="0011414E">
        <w:t xml:space="preserve"> (5),</w:t>
      </w:r>
      <w:r w:rsidR="000D272F" w:rsidRPr="0011414E">
        <w:t xml:space="preserve"> e201902001</w:t>
      </w:r>
      <w:r w:rsidRPr="0011414E">
        <w:t xml:space="preserve"> (2020).</w:t>
      </w:r>
    </w:p>
    <w:p w14:paraId="7E9575CE" w14:textId="6A0CC43D" w:rsidR="006D0AA0" w:rsidRPr="0011414E" w:rsidRDefault="006D0AA0" w:rsidP="0011414E">
      <w:pPr>
        <w:pStyle w:val="EndNoteBibliography"/>
      </w:pPr>
      <w:r w:rsidRPr="0011414E">
        <w:t>16</w:t>
      </w:r>
      <w:r w:rsidR="000F5EFC" w:rsidRPr="0011414E">
        <w:t>.</w:t>
      </w:r>
      <w:r w:rsidRPr="0011414E">
        <w:tab/>
        <w:t>Abouelezz, A.</w:t>
      </w:r>
      <w:r w:rsidRPr="0011414E">
        <w:rPr>
          <w:i/>
        </w:rPr>
        <w:t xml:space="preserve"> </w:t>
      </w:r>
      <w:r w:rsidRPr="0011414E">
        <w:rPr>
          <w:iCs/>
        </w:rPr>
        <w:t>et al</w:t>
      </w:r>
      <w:r w:rsidRPr="0011414E">
        <w:rPr>
          <w:i/>
        </w:rPr>
        <w:t>.</w:t>
      </w:r>
      <w:r w:rsidRPr="0011414E">
        <w:t xml:space="preserve"> Tropomyosin Tpm3.1 </w:t>
      </w:r>
      <w:r w:rsidR="000F5EFC" w:rsidRPr="0011414E">
        <w:t>is required to maintain the structure and function of the axon initial segme</w:t>
      </w:r>
      <w:r w:rsidRPr="0011414E">
        <w:t xml:space="preserve">nt. </w:t>
      </w:r>
      <w:r w:rsidRPr="0011414E">
        <w:rPr>
          <w:i/>
        </w:rPr>
        <w:t>iScience.</w:t>
      </w:r>
      <w:r w:rsidRPr="0011414E">
        <w:t xml:space="preserve"> </w:t>
      </w:r>
      <w:r w:rsidRPr="0011414E">
        <w:rPr>
          <w:b/>
        </w:rPr>
        <w:t>23</w:t>
      </w:r>
      <w:r w:rsidRPr="0011414E">
        <w:t xml:space="preserve"> (5), 101053 (2020).</w:t>
      </w:r>
    </w:p>
    <w:p w14:paraId="2BD39867" w14:textId="21513C0C" w:rsidR="006D0AA0" w:rsidRPr="0011414E" w:rsidRDefault="006D0AA0" w:rsidP="0011414E">
      <w:pPr>
        <w:pStyle w:val="EndNoteBibliography"/>
      </w:pPr>
      <w:r w:rsidRPr="0011414E">
        <w:lastRenderedPageBreak/>
        <w:t>17</w:t>
      </w:r>
      <w:r w:rsidR="00470478" w:rsidRPr="0011414E">
        <w:t>.</w:t>
      </w:r>
      <w:r w:rsidRPr="0011414E">
        <w:tab/>
        <w:t>Muller, M., Monkemoller, V., Hennig, S., Hubner, W.</w:t>
      </w:r>
      <w:r w:rsidR="00470478" w:rsidRPr="0011414E">
        <w:t xml:space="preserve">, </w:t>
      </w:r>
      <w:r w:rsidRPr="0011414E">
        <w:t xml:space="preserve">Huser, T. Open-source image reconstruction of super-resolution structured illumination microscopy data in ImageJ. </w:t>
      </w:r>
      <w:r w:rsidR="00470478" w:rsidRPr="0011414E">
        <w:rPr>
          <w:i/>
        </w:rPr>
        <w:t>Nature Communications</w:t>
      </w:r>
      <w:r w:rsidRPr="0011414E">
        <w:rPr>
          <w:i/>
        </w:rPr>
        <w:t>.</w:t>
      </w:r>
      <w:r w:rsidRPr="0011414E">
        <w:t xml:space="preserve"> </w:t>
      </w:r>
      <w:r w:rsidRPr="0011414E">
        <w:rPr>
          <w:b/>
        </w:rPr>
        <w:t>7</w:t>
      </w:r>
      <w:r w:rsidR="00470478" w:rsidRPr="0011414E">
        <w:rPr>
          <w:bCs/>
        </w:rPr>
        <w:t>,</w:t>
      </w:r>
      <w:r w:rsidRPr="0011414E">
        <w:rPr>
          <w:bCs/>
        </w:rPr>
        <w:t xml:space="preserve"> </w:t>
      </w:r>
      <w:r w:rsidRPr="0011414E">
        <w:t>10980 (2016).</w:t>
      </w:r>
    </w:p>
    <w:p w14:paraId="3EBC46E2" w14:textId="1F2F1726" w:rsidR="006D0AA0" w:rsidRPr="0011414E" w:rsidRDefault="006D0AA0" w:rsidP="0011414E">
      <w:pPr>
        <w:pStyle w:val="EndNoteBibliography"/>
      </w:pPr>
      <w:r w:rsidRPr="0011414E">
        <w:t>18</w:t>
      </w:r>
      <w:r w:rsidR="00F17E1B" w:rsidRPr="0011414E">
        <w:t>.</w:t>
      </w:r>
      <w:r w:rsidRPr="0011414E">
        <w:tab/>
        <w:t>Ball, G.</w:t>
      </w:r>
      <w:r w:rsidRPr="0011414E">
        <w:rPr>
          <w:i/>
        </w:rPr>
        <w:t xml:space="preserve"> </w:t>
      </w:r>
      <w:r w:rsidRPr="0011414E">
        <w:rPr>
          <w:iCs/>
        </w:rPr>
        <w:t>et al</w:t>
      </w:r>
      <w:r w:rsidRPr="0011414E">
        <w:rPr>
          <w:i/>
        </w:rPr>
        <w:t>.</w:t>
      </w:r>
      <w:r w:rsidRPr="0011414E">
        <w:t xml:space="preserve"> SIMcheck: a </w:t>
      </w:r>
      <w:r w:rsidR="00F17E1B" w:rsidRPr="0011414E">
        <w:t>toolbox for successful super-resolution structured illumination microsco</w:t>
      </w:r>
      <w:r w:rsidRPr="0011414E">
        <w:t xml:space="preserve">py. </w:t>
      </w:r>
      <w:r w:rsidRPr="0011414E">
        <w:rPr>
          <w:i/>
        </w:rPr>
        <w:t>Sci</w:t>
      </w:r>
      <w:r w:rsidR="00F17E1B" w:rsidRPr="0011414E">
        <w:rPr>
          <w:i/>
        </w:rPr>
        <w:t>entific</w:t>
      </w:r>
      <w:r w:rsidRPr="0011414E">
        <w:rPr>
          <w:i/>
        </w:rPr>
        <w:t xml:space="preserve"> Rep</w:t>
      </w:r>
      <w:r w:rsidR="00F17E1B" w:rsidRPr="0011414E">
        <w:rPr>
          <w:i/>
        </w:rPr>
        <w:t>orts</w:t>
      </w:r>
      <w:r w:rsidRPr="0011414E">
        <w:rPr>
          <w:i/>
        </w:rPr>
        <w:t>.</w:t>
      </w:r>
      <w:r w:rsidRPr="0011414E">
        <w:t xml:space="preserve"> </w:t>
      </w:r>
      <w:r w:rsidRPr="0011414E">
        <w:rPr>
          <w:b/>
        </w:rPr>
        <w:t>5</w:t>
      </w:r>
      <w:r w:rsidR="00F17E1B" w:rsidRPr="0011414E">
        <w:rPr>
          <w:bCs/>
        </w:rPr>
        <w:t>,</w:t>
      </w:r>
      <w:r w:rsidRPr="0011414E">
        <w:t xml:space="preserve"> 15915 (2015).</w:t>
      </w:r>
    </w:p>
    <w:p w14:paraId="62F1A175" w14:textId="3BA619D6" w:rsidR="006D0AA0" w:rsidRPr="0011414E" w:rsidRDefault="006D0AA0" w:rsidP="0011414E">
      <w:pPr>
        <w:pStyle w:val="EndNoteBibliography"/>
      </w:pPr>
      <w:r w:rsidRPr="0011414E">
        <w:t>19</w:t>
      </w:r>
      <w:r w:rsidR="00F17E1B" w:rsidRPr="0011414E">
        <w:t>.</w:t>
      </w:r>
      <w:r w:rsidRPr="0011414E">
        <w:tab/>
        <w:t>Stauffer, W., Sheng, H.</w:t>
      </w:r>
      <w:r w:rsidR="00F17E1B" w:rsidRPr="0011414E">
        <w:t xml:space="preserve">, </w:t>
      </w:r>
      <w:r w:rsidRPr="0011414E">
        <w:t xml:space="preserve">Lim, H. N. EzColocalization: An ImageJ plugin for visualizing and measuring colocalization in cells and organisms. </w:t>
      </w:r>
      <w:r w:rsidRPr="0011414E">
        <w:rPr>
          <w:i/>
        </w:rPr>
        <w:t>Sci</w:t>
      </w:r>
      <w:r w:rsidR="00F17E1B" w:rsidRPr="0011414E">
        <w:rPr>
          <w:i/>
        </w:rPr>
        <w:t>entific</w:t>
      </w:r>
      <w:r w:rsidRPr="0011414E">
        <w:rPr>
          <w:i/>
        </w:rPr>
        <w:t xml:space="preserve"> Rep</w:t>
      </w:r>
      <w:r w:rsidR="00F17E1B" w:rsidRPr="0011414E">
        <w:rPr>
          <w:i/>
        </w:rPr>
        <w:t>orts</w:t>
      </w:r>
      <w:r w:rsidRPr="0011414E">
        <w:rPr>
          <w:i/>
        </w:rPr>
        <w:t>.</w:t>
      </w:r>
      <w:r w:rsidRPr="0011414E">
        <w:t xml:space="preserve"> </w:t>
      </w:r>
      <w:r w:rsidRPr="0011414E">
        <w:rPr>
          <w:b/>
        </w:rPr>
        <w:t>8</w:t>
      </w:r>
      <w:r w:rsidRPr="0011414E">
        <w:t xml:space="preserve"> (1), 15764 (2018).</w:t>
      </w:r>
    </w:p>
    <w:p w14:paraId="705709B1" w14:textId="460009D6" w:rsidR="006D0AA0" w:rsidRPr="0011414E" w:rsidRDefault="006D0AA0" w:rsidP="0011414E">
      <w:pPr>
        <w:pStyle w:val="EndNoteBibliography"/>
      </w:pPr>
      <w:r w:rsidRPr="0011414E">
        <w:t>20</w:t>
      </w:r>
      <w:r w:rsidR="008D6B2A" w:rsidRPr="0011414E">
        <w:t>.</w:t>
      </w:r>
      <w:r w:rsidRPr="0011414E">
        <w:tab/>
        <w:t>Dunn, K. W., Kamocka, M. M.</w:t>
      </w:r>
      <w:r w:rsidR="008D6B2A" w:rsidRPr="0011414E">
        <w:t xml:space="preserve">, </w:t>
      </w:r>
      <w:r w:rsidRPr="0011414E">
        <w:t xml:space="preserve">McDonald, J. H. A practical guide to evaluating colocalization in biological microscopy. </w:t>
      </w:r>
      <w:r w:rsidR="008D6B2A" w:rsidRPr="0011414E">
        <w:rPr>
          <w:i/>
        </w:rPr>
        <w:t>American Journal of Physiology-Cell Physiology</w:t>
      </w:r>
      <w:r w:rsidRPr="0011414E">
        <w:rPr>
          <w:i/>
        </w:rPr>
        <w:t>.</w:t>
      </w:r>
      <w:r w:rsidRPr="0011414E">
        <w:t xml:space="preserve"> </w:t>
      </w:r>
      <w:r w:rsidRPr="0011414E">
        <w:rPr>
          <w:b/>
        </w:rPr>
        <w:t>300</w:t>
      </w:r>
      <w:r w:rsidRPr="0011414E">
        <w:t xml:space="preserve"> (4), C723-742 (2011).</w:t>
      </w:r>
    </w:p>
    <w:p w14:paraId="5F161FE1" w14:textId="10CFED82" w:rsidR="006D0AA0" w:rsidRPr="0011414E" w:rsidRDefault="006D0AA0" w:rsidP="0011414E">
      <w:pPr>
        <w:pStyle w:val="EndNoteBibliography"/>
      </w:pPr>
      <w:r w:rsidRPr="0011414E">
        <w:t>21</w:t>
      </w:r>
      <w:r w:rsidR="008D6B2A" w:rsidRPr="0011414E">
        <w:t>.</w:t>
      </w:r>
      <w:r w:rsidRPr="0011414E">
        <w:tab/>
        <w:t>Lahti, L.</w:t>
      </w:r>
      <w:r w:rsidRPr="0011414E">
        <w:rPr>
          <w:iCs/>
        </w:rPr>
        <w:t xml:space="preserve"> Data analysis supplement to the research article Abouelezz, Stefen, Segerstråle, Micinski, Minkeviciene, Lahti, Hardeman, Gunning, Hoogenraad, Taira, Fath, &amp; Hotulainen (2020), "Tropomyosin Tpm3.1 Is Required to Maintain the Structure and Function of the Axon Initial Segment"</w:t>
      </w:r>
      <w:r w:rsidRPr="0011414E">
        <w:t>, &lt;</w:t>
      </w:r>
      <w:hyperlink r:id="rId12" w:history="1">
        <w:r w:rsidRPr="0011414E">
          <w:rPr>
            <w:rStyle w:val="Hyperlink"/>
          </w:rPr>
          <w:t>http://urn.fi/URN:NBN:fi:aalto-202109109107</w:t>
        </w:r>
      </w:hyperlink>
      <w:r w:rsidRPr="0011414E">
        <w:t>&gt; (2021).</w:t>
      </w:r>
    </w:p>
    <w:p w14:paraId="7CC32A5E" w14:textId="4DB29277" w:rsidR="006D0AA0" w:rsidRPr="0011414E" w:rsidRDefault="006D0AA0" w:rsidP="0011414E">
      <w:pPr>
        <w:pStyle w:val="EndNoteBibliography"/>
      </w:pPr>
      <w:r w:rsidRPr="0011414E">
        <w:t>22</w:t>
      </w:r>
      <w:r w:rsidR="008D6B2A" w:rsidRPr="0011414E">
        <w:t>.</w:t>
      </w:r>
      <w:r w:rsidRPr="0011414E">
        <w:tab/>
        <w:t>Abouelezz, A., Micinski, D., Lipponen, A.</w:t>
      </w:r>
      <w:r w:rsidR="008D6B2A" w:rsidRPr="0011414E">
        <w:t xml:space="preserve">, </w:t>
      </w:r>
      <w:r w:rsidRPr="0011414E">
        <w:t xml:space="preserve">Hotulainen, P. Sub-membranous actin rings in the axon initial segment are resistant to the action of latrunculin. </w:t>
      </w:r>
      <w:r w:rsidR="008D6B2A" w:rsidRPr="0011414E">
        <w:t>J</w:t>
      </w:r>
      <w:r w:rsidR="008D6B2A" w:rsidRPr="0011414E">
        <w:rPr>
          <w:i/>
        </w:rPr>
        <w:t>ournal of Biological Chemistry</w:t>
      </w:r>
      <w:r w:rsidRPr="0011414E">
        <w:rPr>
          <w:i/>
        </w:rPr>
        <w:t>.</w:t>
      </w:r>
      <w:r w:rsidRPr="0011414E">
        <w:t xml:space="preserve"> </w:t>
      </w:r>
      <w:r w:rsidR="008D6B2A" w:rsidRPr="0011414E">
        <w:rPr>
          <w:b/>
          <w:bCs/>
        </w:rPr>
        <w:t>400</w:t>
      </w:r>
      <w:r w:rsidR="008D6B2A" w:rsidRPr="0011414E">
        <w:t xml:space="preserve"> (9), 1141-1146</w:t>
      </w:r>
      <w:r w:rsidRPr="0011414E">
        <w:t xml:space="preserve"> (2019).</w:t>
      </w:r>
    </w:p>
    <w:p w14:paraId="35CC3B41" w14:textId="32985FC9" w:rsidR="00BE22A2" w:rsidRPr="0011414E" w:rsidRDefault="00987A01" w:rsidP="0011414E">
      <w:pPr>
        <w:pBdr>
          <w:top w:val="nil"/>
          <w:left w:val="nil"/>
          <w:bottom w:val="nil"/>
          <w:right w:val="nil"/>
          <w:between w:val="nil"/>
        </w:pBdr>
      </w:pPr>
      <w:r w:rsidRPr="0011414E">
        <w:fldChar w:fldCharType="end"/>
      </w:r>
    </w:p>
    <w:sectPr w:rsidR="00BE22A2" w:rsidRPr="0011414E" w:rsidSect="0011414E">
      <w:headerReference w:type="even" r:id="rId13"/>
      <w:headerReference w:type="default" r:id="rId14"/>
      <w:footerReference w:type="even" r:id="rId15"/>
      <w:headerReference w:type="first" r:id="rId16"/>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6D8DBC" w14:textId="77777777" w:rsidR="00EE04B9" w:rsidRDefault="00EE04B9">
      <w:r>
        <w:separator/>
      </w:r>
    </w:p>
  </w:endnote>
  <w:endnote w:type="continuationSeparator" w:id="0">
    <w:p w14:paraId="769E7A0E" w14:textId="77777777" w:rsidR="00EE04B9" w:rsidRDefault="00EE04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CB5333" w:rsidRDefault="00CB533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A82CA5" w14:textId="77777777" w:rsidR="00EE04B9" w:rsidRDefault="00EE04B9">
      <w:r>
        <w:separator/>
      </w:r>
    </w:p>
  </w:footnote>
  <w:footnote w:type="continuationSeparator" w:id="0">
    <w:p w14:paraId="1174A57B" w14:textId="77777777" w:rsidR="00EE04B9" w:rsidRDefault="00EE04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CB5333" w:rsidRDefault="00CB533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CB5333" w:rsidRDefault="00CB5333">
    <w:pPr>
      <w:pBdr>
        <w:top w:val="nil"/>
        <w:left w:val="nil"/>
        <w:bottom w:val="nil"/>
        <w:right w:val="nil"/>
        <w:between w:val="nil"/>
      </w:pBdr>
      <w:tabs>
        <w:tab w:val="center" w:pos="4680"/>
        <w:tab w:val="right" w:pos="9360"/>
        <w:tab w:val="left" w:pos="5724"/>
      </w:tabs>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A9F3EEF" w:rsidR="00CB5333" w:rsidRDefault="00CB5333">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B201D8"/>
    <w:multiLevelType w:val="multilevel"/>
    <w:tmpl w:val="DE6EAD5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91134B2"/>
    <w:multiLevelType w:val="hybridMultilevel"/>
    <w:tmpl w:val="A21EC83E"/>
    <w:lvl w:ilvl="0" w:tplc="E1CE3B54">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9"/>
  </w:num>
  <w:num w:numId="3">
    <w:abstractNumId w:val="13"/>
  </w:num>
  <w:num w:numId="4">
    <w:abstractNumId w:val="1"/>
  </w:num>
  <w:num w:numId="5">
    <w:abstractNumId w:val="11"/>
  </w:num>
  <w:num w:numId="6">
    <w:abstractNumId w:val="12"/>
  </w:num>
  <w:num w:numId="7">
    <w:abstractNumId w:val="6"/>
  </w:num>
  <w:num w:numId="8">
    <w:abstractNumId w:val="8"/>
  </w:num>
  <w:num w:numId="9">
    <w:abstractNumId w:val="2"/>
  </w:num>
  <w:num w:numId="10">
    <w:abstractNumId w:val="7"/>
  </w:num>
  <w:num w:numId="11">
    <w:abstractNumId w:val="10"/>
  </w:num>
  <w:num w:numId="12">
    <w:abstractNumId w:val="4"/>
  </w:num>
  <w:num w:numId="13">
    <w:abstractNumId w:val="3"/>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activeWritingStyle w:appName="MSWord" w:lang="fi-FI"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MzMDQzsjAwMTE1MrdQ0lEKTi0uzszPAykwqQUAGRXBgy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2exaw9tvtds1efaavpfpxbvp5dzaxwtzp9&quot;&gt;Manuscript draft references Copy&lt;record-ids&gt;&lt;item&gt;1&lt;/item&gt;&lt;item&gt;2&lt;/item&gt;&lt;item&gt;3&lt;/item&gt;&lt;item&gt;4&lt;/item&gt;&lt;item&gt;5&lt;/item&gt;&lt;item&gt;6&lt;/item&gt;&lt;item&gt;17&lt;/item&gt;&lt;item&gt;26&lt;/item&gt;&lt;item&gt;29&lt;/item&gt;&lt;item&gt;44&lt;/item&gt;&lt;item&gt;230&lt;/item&gt;&lt;item&gt;367&lt;/item&gt;&lt;item&gt;476&lt;/item&gt;&lt;item&gt;477&lt;/item&gt;&lt;item&gt;481&lt;/item&gt;&lt;item&gt;485&lt;/item&gt;&lt;item&gt;486&lt;/item&gt;&lt;item&gt;487&lt;/item&gt;&lt;item&gt;488&lt;/item&gt;&lt;item&gt;489&lt;/item&gt;&lt;item&gt;490&lt;/item&gt;&lt;item&gt;491&lt;/item&gt;&lt;/record-ids&gt;&lt;/item&gt;&lt;/Libraries&gt;"/>
  </w:docVars>
  <w:rsids>
    <w:rsidRoot w:val="006E4797"/>
    <w:rsid w:val="000035FE"/>
    <w:rsid w:val="0000507B"/>
    <w:rsid w:val="00024FA5"/>
    <w:rsid w:val="00046678"/>
    <w:rsid w:val="00046B3D"/>
    <w:rsid w:val="00055127"/>
    <w:rsid w:val="00055783"/>
    <w:rsid w:val="00066A73"/>
    <w:rsid w:val="000767D3"/>
    <w:rsid w:val="00081358"/>
    <w:rsid w:val="00081E24"/>
    <w:rsid w:val="00082089"/>
    <w:rsid w:val="0008406A"/>
    <w:rsid w:val="00084B66"/>
    <w:rsid w:val="00086EA7"/>
    <w:rsid w:val="000903C6"/>
    <w:rsid w:val="00092837"/>
    <w:rsid w:val="0009345E"/>
    <w:rsid w:val="00097D13"/>
    <w:rsid w:val="000A19E5"/>
    <w:rsid w:val="000A264F"/>
    <w:rsid w:val="000A4521"/>
    <w:rsid w:val="000A673F"/>
    <w:rsid w:val="000B2CAD"/>
    <w:rsid w:val="000B3B04"/>
    <w:rsid w:val="000B47FE"/>
    <w:rsid w:val="000B5318"/>
    <w:rsid w:val="000B7D69"/>
    <w:rsid w:val="000C2C79"/>
    <w:rsid w:val="000D272F"/>
    <w:rsid w:val="000D3BC4"/>
    <w:rsid w:val="000E2A7A"/>
    <w:rsid w:val="000F0B82"/>
    <w:rsid w:val="000F2649"/>
    <w:rsid w:val="000F5EFC"/>
    <w:rsid w:val="00101A32"/>
    <w:rsid w:val="0011414E"/>
    <w:rsid w:val="0011583A"/>
    <w:rsid w:val="00146F6C"/>
    <w:rsid w:val="0015396A"/>
    <w:rsid w:val="00153C47"/>
    <w:rsid w:val="001567E7"/>
    <w:rsid w:val="0017203C"/>
    <w:rsid w:val="00173153"/>
    <w:rsid w:val="00182705"/>
    <w:rsid w:val="001869D1"/>
    <w:rsid w:val="001939D2"/>
    <w:rsid w:val="0019423A"/>
    <w:rsid w:val="00195347"/>
    <w:rsid w:val="00196AFA"/>
    <w:rsid w:val="001A1AC0"/>
    <w:rsid w:val="001A44EA"/>
    <w:rsid w:val="001A48CC"/>
    <w:rsid w:val="001B73C2"/>
    <w:rsid w:val="001C245E"/>
    <w:rsid w:val="001C2E39"/>
    <w:rsid w:val="001C4C45"/>
    <w:rsid w:val="001C6D0F"/>
    <w:rsid w:val="001D1AF6"/>
    <w:rsid w:val="001D24A9"/>
    <w:rsid w:val="001D428F"/>
    <w:rsid w:val="001D740B"/>
    <w:rsid w:val="001D7681"/>
    <w:rsid w:val="001E2B3F"/>
    <w:rsid w:val="001E49E1"/>
    <w:rsid w:val="001E5EAE"/>
    <w:rsid w:val="001E7446"/>
    <w:rsid w:val="001F129D"/>
    <w:rsid w:val="001F337B"/>
    <w:rsid w:val="00205818"/>
    <w:rsid w:val="002067DF"/>
    <w:rsid w:val="00210F36"/>
    <w:rsid w:val="0022306C"/>
    <w:rsid w:val="002262DF"/>
    <w:rsid w:val="0022710E"/>
    <w:rsid w:val="002342EE"/>
    <w:rsid w:val="0023538E"/>
    <w:rsid w:val="00242DDD"/>
    <w:rsid w:val="0024422C"/>
    <w:rsid w:val="00263355"/>
    <w:rsid w:val="0026600D"/>
    <w:rsid w:val="002724DC"/>
    <w:rsid w:val="00273A77"/>
    <w:rsid w:val="00276327"/>
    <w:rsid w:val="00284AE0"/>
    <w:rsid w:val="0029608E"/>
    <w:rsid w:val="002A179B"/>
    <w:rsid w:val="002A2556"/>
    <w:rsid w:val="002A2E96"/>
    <w:rsid w:val="002A5315"/>
    <w:rsid w:val="002B0917"/>
    <w:rsid w:val="002B473D"/>
    <w:rsid w:val="002B4DBA"/>
    <w:rsid w:val="002B5A0B"/>
    <w:rsid w:val="002C2531"/>
    <w:rsid w:val="002D0220"/>
    <w:rsid w:val="002D0D1C"/>
    <w:rsid w:val="002E0C43"/>
    <w:rsid w:val="002E294D"/>
    <w:rsid w:val="002E6570"/>
    <w:rsid w:val="002F32F7"/>
    <w:rsid w:val="00313539"/>
    <w:rsid w:val="00315D4B"/>
    <w:rsid w:val="00325980"/>
    <w:rsid w:val="00332614"/>
    <w:rsid w:val="003374B8"/>
    <w:rsid w:val="00342ACE"/>
    <w:rsid w:val="0034755F"/>
    <w:rsid w:val="00351087"/>
    <w:rsid w:val="003544FD"/>
    <w:rsid w:val="003578AD"/>
    <w:rsid w:val="00366502"/>
    <w:rsid w:val="00372CAE"/>
    <w:rsid w:val="00375C2E"/>
    <w:rsid w:val="003770BD"/>
    <w:rsid w:val="0037736D"/>
    <w:rsid w:val="003803D2"/>
    <w:rsid w:val="00381B70"/>
    <w:rsid w:val="0038236A"/>
    <w:rsid w:val="00383F43"/>
    <w:rsid w:val="003A13B5"/>
    <w:rsid w:val="003A2127"/>
    <w:rsid w:val="003A2333"/>
    <w:rsid w:val="003A3BC5"/>
    <w:rsid w:val="003B1E81"/>
    <w:rsid w:val="003B77EB"/>
    <w:rsid w:val="003B7E24"/>
    <w:rsid w:val="003C6D6D"/>
    <w:rsid w:val="003D65EA"/>
    <w:rsid w:val="003E2E01"/>
    <w:rsid w:val="003E3B40"/>
    <w:rsid w:val="003E7441"/>
    <w:rsid w:val="003F11FB"/>
    <w:rsid w:val="0041741A"/>
    <w:rsid w:val="00423CAF"/>
    <w:rsid w:val="00430B13"/>
    <w:rsid w:val="0043442E"/>
    <w:rsid w:val="0043531A"/>
    <w:rsid w:val="00437817"/>
    <w:rsid w:val="00441C8A"/>
    <w:rsid w:val="00447B6F"/>
    <w:rsid w:val="00447DB5"/>
    <w:rsid w:val="00464938"/>
    <w:rsid w:val="00464D52"/>
    <w:rsid w:val="00470478"/>
    <w:rsid w:val="00471535"/>
    <w:rsid w:val="0047303D"/>
    <w:rsid w:val="00480881"/>
    <w:rsid w:val="00486AF1"/>
    <w:rsid w:val="00486E59"/>
    <w:rsid w:val="004915CE"/>
    <w:rsid w:val="004932AD"/>
    <w:rsid w:val="0049331D"/>
    <w:rsid w:val="004935C2"/>
    <w:rsid w:val="004A362E"/>
    <w:rsid w:val="004A39DA"/>
    <w:rsid w:val="004A3FDB"/>
    <w:rsid w:val="004A42E5"/>
    <w:rsid w:val="004A7680"/>
    <w:rsid w:val="004C5516"/>
    <w:rsid w:val="004C644A"/>
    <w:rsid w:val="004D2789"/>
    <w:rsid w:val="004E5669"/>
    <w:rsid w:val="004E5B31"/>
    <w:rsid w:val="004E779A"/>
    <w:rsid w:val="004F31DB"/>
    <w:rsid w:val="004F7044"/>
    <w:rsid w:val="00501612"/>
    <w:rsid w:val="005022C6"/>
    <w:rsid w:val="00515C06"/>
    <w:rsid w:val="005162FD"/>
    <w:rsid w:val="005167F8"/>
    <w:rsid w:val="00520235"/>
    <w:rsid w:val="00522704"/>
    <w:rsid w:val="00524017"/>
    <w:rsid w:val="0052577B"/>
    <w:rsid w:val="00527CDD"/>
    <w:rsid w:val="00531CC3"/>
    <w:rsid w:val="00534F9B"/>
    <w:rsid w:val="00546698"/>
    <w:rsid w:val="0054708D"/>
    <w:rsid w:val="00551D82"/>
    <w:rsid w:val="00552F9C"/>
    <w:rsid w:val="00555A26"/>
    <w:rsid w:val="00557849"/>
    <w:rsid w:val="005628F8"/>
    <w:rsid w:val="0057480B"/>
    <w:rsid w:val="00586F65"/>
    <w:rsid w:val="00591036"/>
    <w:rsid w:val="00591D64"/>
    <w:rsid w:val="00593D38"/>
    <w:rsid w:val="005A1D40"/>
    <w:rsid w:val="005A50F3"/>
    <w:rsid w:val="005B1DFB"/>
    <w:rsid w:val="005B4C77"/>
    <w:rsid w:val="005B643A"/>
    <w:rsid w:val="005C291B"/>
    <w:rsid w:val="005D3776"/>
    <w:rsid w:val="005D494E"/>
    <w:rsid w:val="005D4F13"/>
    <w:rsid w:val="005D54C5"/>
    <w:rsid w:val="005E0D52"/>
    <w:rsid w:val="005E4C8F"/>
    <w:rsid w:val="005F0787"/>
    <w:rsid w:val="005F14CB"/>
    <w:rsid w:val="005F1C01"/>
    <w:rsid w:val="005F2BF8"/>
    <w:rsid w:val="00601EDD"/>
    <w:rsid w:val="00602C82"/>
    <w:rsid w:val="0060478E"/>
    <w:rsid w:val="00612AC1"/>
    <w:rsid w:val="00613314"/>
    <w:rsid w:val="00613422"/>
    <w:rsid w:val="00622293"/>
    <w:rsid w:val="00622578"/>
    <w:rsid w:val="00625B8E"/>
    <w:rsid w:val="00625C6E"/>
    <w:rsid w:val="0063078D"/>
    <w:rsid w:val="0063472A"/>
    <w:rsid w:val="00635995"/>
    <w:rsid w:val="00636743"/>
    <w:rsid w:val="006420CE"/>
    <w:rsid w:val="00646727"/>
    <w:rsid w:val="00656ACB"/>
    <w:rsid w:val="00660E52"/>
    <w:rsid w:val="00661C26"/>
    <w:rsid w:val="00671791"/>
    <w:rsid w:val="00674940"/>
    <w:rsid w:val="006872DF"/>
    <w:rsid w:val="006A23F8"/>
    <w:rsid w:val="006B24E9"/>
    <w:rsid w:val="006D0AA0"/>
    <w:rsid w:val="006D1776"/>
    <w:rsid w:val="006D1B1C"/>
    <w:rsid w:val="006D77D4"/>
    <w:rsid w:val="006E0A38"/>
    <w:rsid w:val="006E4797"/>
    <w:rsid w:val="006E67DF"/>
    <w:rsid w:val="006F2395"/>
    <w:rsid w:val="007015C1"/>
    <w:rsid w:val="00703FA5"/>
    <w:rsid w:val="0070444F"/>
    <w:rsid w:val="007050E7"/>
    <w:rsid w:val="00712350"/>
    <w:rsid w:val="0071691E"/>
    <w:rsid w:val="00741814"/>
    <w:rsid w:val="00745CF6"/>
    <w:rsid w:val="007522B4"/>
    <w:rsid w:val="00752877"/>
    <w:rsid w:val="00754796"/>
    <w:rsid w:val="00757A35"/>
    <w:rsid w:val="00764002"/>
    <w:rsid w:val="00771793"/>
    <w:rsid w:val="00772EB6"/>
    <w:rsid w:val="00773450"/>
    <w:rsid w:val="00781D98"/>
    <w:rsid w:val="00786CA5"/>
    <w:rsid w:val="00790C94"/>
    <w:rsid w:val="007B2755"/>
    <w:rsid w:val="007B7A7E"/>
    <w:rsid w:val="007C343E"/>
    <w:rsid w:val="007C7C00"/>
    <w:rsid w:val="007E2211"/>
    <w:rsid w:val="007E6A69"/>
    <w:rsid w:val="007F0B45"/>
    <w:rsid w:val="00800B4D"/>
    <w:rsid w:val="00803E66"/>
    <w:rsid w:val="0080410E"/>
    <w:rsid w:val="0080413A"/>
    <w:rsid w:val="00806BDF"/>
    <w:rsid w:val="00810681"/>
    <w:rsid w:val="00810C08"/>
    <w:rsid w:val="00832F71"/>
    <w:rsid w:val="00837855"/>
    <w:rsid w:val="00837BEA"/>
    <w:rsid w:val="008418ED"/>
    <w:rsid w:val="008428BB"/>
    <w:rsid w:val="008449BE"/>
    <w:rsid w:val="00844C93"/>
    <w:rsid w:val="00850A3C"/>
    <w:rsid w:val="0085167C"/>
    <w:rsid w:val="008709AD"/>
    <w:rsid w:val="00873C79"/>
    <w:rsid w:val="008801A0"/>
    <w:rsid w:val="008855F5"/>
    <w:rsid w:val="008A2ED0"/>
    <w:rsid w:val="008A451E"/>
    <w:rsid w:val="008A7E3C"/>
    <w:rsid w:val="008B0B88"/>
    <w:rsid w:val="008B1071"/>
    <w:rsid w:val="008B32FF"/>
    <w:rsid w:val="008B681B"/>
    <w:rsid w:val="008C4B7B"/>
    <w:rsid w:val="008C7D9B"/>
    <w:rsid w:val="008D6B2A"/>
    <w:rsid w:val="008D7178"/>
    <w:rsid w:val="008D7326"/>
    <w:rsid w:val="008D7A9B"/>
    <w:rsid w:val="008E0CBA"/>
    <w:rsid w:val="008E3E2C"/>
    <w:rsid w:val="008E6DFD"/>
    <w:rsid w:val="008E7F40"/>
    <w:rsid w:val="008F1F10"/>
    <w:rsid w:val="008F3F36"/>
    <w:rsid w:val="00902218"/>
    <w:rsid w:val="0090394F"/>
    <w:rsid w:val="00907941"/>
    <w:rsid w:val="009114FB"/>
    <w:rsid w:val="00911FDC"/>
    <w:rsid w:val="00915B4A"/>
    <w:rsid w:val="0091677A"/>
    <w:rsid w:val="00916F00"/>
    <w:rsid w:val="009349C6"/>
    <w:rsid w:val="00943EC6"/>
    <w:rsid w:val="009478A4"/>
    <w:rsid w:val="0095254F"/>
    <w:rsid w:val="00960ED7"/>
    <w:rsid w:val="009658B8"/>
    <w:rsid w:val="0097009D"/>
    <w:rsid w:val="0097357D"/>
    <w:rsid w:val="009809A1"/>
    <w:rsid w:val="00980DEB"/>
    <w:rsid w:val="00987A01"/>
    <w:rsid w:val="00994174"/>
    <w:rsid w:val="009A2BCE"/>
    <w:rsid w:val="009A6184"/>
    <w:rsid w:val="009C02A5"/>
    <w:rsid w:val="009C24A7"/>
    <w:rsid w:val="009C2B65"/>
    <w:rsid w:val="009C374F"/>
    <w:rsid w:val="009D2905"/>
    <w:rsid w:val="009D51B2"/>
    <w:rsid w:val="009E09F4"/>
    <w:rsid w:val="009E635B"/>
    <w:rsid w:val="009F3779"/>
    <w:rsid w:val="009F6926"/>
    <w:rsid w:val="00A15F55"/>
    <w:rsid w:val="00A20870"/>
    <w:rsid w:val="00A301D8"/>
    <w:rsid w:val="00A3152A"/>
    <w:rsid w:val="00A350F4"/>
    <w:rsid w:val="00A37D6B"/>
    <w:rsid w:val="00A41878"/>
    <w:rsid w:val="00A42310"/>
    <w:rsid w:val="00A46DE7"/>
    <w:rsid w:val="00A54789"/>
    <w:rsid w:val="00A5588F"/>
    <w:rsid w:val="00A56991"/>
    <w:rsid w:val="00A569A8"/>
    <w:rsid w:val="00A65596"/>
    <w:rsid w:val="00A71758"/>
    <w:rsid w:val="00A72403"/>
    <w:rsid w:val="00A77B98"/>
    <w:rsid w:val="00A84F7F"/>
    <w:rsid w:val="00A9012A"/>
    <w:rsid w:val="00A92F40"/>
    <w:rsid w:val="00A933FA"/>
    <w:rsid w:val="00A97B96"/>
    <w:rsid w:val="00A97C9F"/>
    <w:rsid w:val="00AA312D"/>
    <w:rsid w:val="00AA4B93"/>
    <w:rsid w:val="00AA5721"/>
    <w:rsid w:val="00AA6F17"/>
    <w:rsid w:val="00AB6F4D"/>
    <w:rsid w:val="00AC3867"/>
    <w:rsid w:val="00AC50ED"/>
    <w:rsid w:val="00AD78C7"/>
    <w:rsid w:val="00AE608D"/>
    <w:rsid w:val="00AF0780"/>
    <w:rsid w:val="00AF17B2"/>
    <w:rsid w:val="00B05AA1"/>
    <w:rsid w:val="00B05C2F"/>
    <w:rsid w:val="00B20B11"/>
    <w:rsid w:val="00B22395"/>
    <w:rsid w:val="00B227D9"/>
    <w:rsid w:val="00B34A24"/>
    <w:rsid w:val="00B419DF"/>
    <w:rsid w:val="00B421D0"/>
    <w:rsid w:val="00B47357"/>
    <w:rsid w:val="00B52691"/>
    <w:rsid w:val="00B54E16"/>
    <w:rsid w:val="00B628EB"/>
    <w:rsid w:val="00B64085"/>
    <w:rsid w:val="00B778C1"/>
    <w:rsid w:val="00B82D29"/>
    <w:rsid w:val="00B83918"/>
    <w:rsid w:val="00B85917"/>
    <w:rsid w:val="00B9122A"/>
    <w:rsid w:val="00B95DDA"/>
    <w:rsid w:val="00BA1381"/>
    <w:rsid w:val="00BA1C35"/>
    <w:rsid w:val="00BB13BA"/>
    <w:rsid w:val="00BB237E"/>
    <w:rsid w:val="00BB24B7"/>
    <w:rsid w:val="00BB7232"/>
    <w:rsid w:val="00BC2981"/>
    <w:rsid w:val="00BD1795"/>
    <w:rsid w:val="00BE22A2"/>
    <w:rsid w:val="00BE69BB"/>
    <w:rsid w:val="00BE6FFC"/>
    <w:rsid w:val="00BF33AF"/>
    <w:rsid w:val="00BF3FF1"/>
    <w:rsid w:val="00BF7274"/>
    <w:rsid w:val="00C04BAA"/>
    <w:rsid w:val="00C05D8E"/>
    <w:rsid w:val="00C06745"/>
    <w:rsid w:val="00C13506"/>
    <w:rsid w:val="00C17E35"/>
    <w:rsid w:val="00C33A37"/>
    <w:rsid w:val="00C36C80"/>
    <w:rsid w:val="00C4451F"/>
    <w:rsid w:val="00C51370"/>
    <w:rsid w:val="00C534DD"/>
    <w:rsid w:val="00C567A2"/>
    <w:rsid w:val="00C7199F"/>
    <w:rsid w:val="00C7365F"/>
    <w:rsid w:val="00C74CE3"/>
    <w:rsid w:val="00C767DE"/>
    <w:rsid w:val="00C96832"/>
    <w:rsid w:val="00C968E3"/>
    <w:rsid w:val="00CA1F42"/>
    <w:rsid w:val="00CA5254"/>
    <w:rsid w:val="00CA56D1"/>
    <w:rsid w:val="00CA5A51"/>
    <w:rsid w:val="00CB5333"/>
    <w:rsid w:val="00CC3469"/>
    <w:rsid w:val="00CC4DA3"/>
    <w:rsid w:val="00CD0B2C"/>
    <w:rsid w:val="00CF2FAA"/>
    <w:rsid w:val="00CF340F"/>
    <w:rsid w:val="00D014BC"/>
    <w:rsid w:val="00D02736"/>
    <w:rsid w:val="00D070CA"/>
    <w:rsid w:val="00D103D2"/>
    <w:rsid w:val="00D1317E"/>
    <w:rsid w:val="00D14CC3"/>
    <w:rsid w:val="00D162FC"/>
    <w:rsid w:val="00D250DA"/>
    <w:rsid w:val="00D3087A"/>
    <w:rsid w:val="00D32BA7"/>
    <w:rsid w:val="00D35AF3"/>
    <w:rsid w:val="00D36178"/>
    <w:rsid w:val="00D429F6"/>
    <w:rsid w:val="00D5142F"/>
    <w:rsid w:val="00D552EF"/>
    <w:rsid w:val="00D74D2F"/>
    <w:rsid w:val="00D801D9"/>
    <w:rsid w:val="00D81F25"/>
    <w:rsid w:val="00D91B60"/>
    <w:rsid w:val="00D96884"/>
    <w:rsid w:val="00D96E26"/>
    <w:rsid w:val="00DA2CAD"/>
    <w:rsid w:val="00DA3DDE"/>
    <w:rsid w:val="00DA443C"/>
    <w:rsid w:val="00DA69BF"/>
    <w:rsid w:val="00DB54A5"/>
    <w:rsid w:val="00DB6674"/>
    <w:rsid w:val="00DC3AC5"/>
    <w:rsid w:val="00DC7837"/>
    <w:rsid w:val="00DD0735"/>
    <w:rsid w:val="00DE1889"/>
    <w:rsid w:val="00DF0278"/>
    <w:rsid w:val="00E00440"/>
    <w:rsid w:val="00E01E44"/>
    <w:rsid w:val="00E051E3"/>
    <w:rsid w:val="00E115BB"/>
    <w:rsid w:val="00E11760"/>
    <w:rsid w:val="00E140C4"/>
    <w:rsid w:val="00E2221B"/>
    <w:rsid w:val="00E33223"/>
    <w:rsid w:val="00E36AE1"/>
    <w:rsid w:val="00E3759F"/>
    <w:rsid w:val="00E47AE6"/>
    <w:rsid w:val="00E503F3"/>
    <w:rsid w:val="00E5202C"/>
    <w:rsid w:val="00E520FB"/>
    <w:rsid w:val="00E55BDE"/>
    <w:rsid w:val="00E5712B"/>
    <w:rsid w:val="00E64630"/>
    <w:rsid w:val="00E6702E"/>
    <w:rsid w:val="00E73778"/>
    <w:rsid w:val="00E737AF"/>
    <w:rsid w:val="00E90D11"/>
    <w:rsid w:val="00EA3289"/>
    <w:rsid w:val="00EB1E68"/>
    <w:rsid w:val="00EB5E78"/>
    <w:rsid w:val="00EC3A85"/>
    <w:rsid w:val="00EC7FEF"/>
    <w:rsid w:val="00ED0F2B"/>
    <w:rsid w:val="00EE04B9"/>
    <w:rsid w:val="00EE57D7"/>
    <w:rsid w:val="00EE7880"/>
    <w:rsid w:val="00EF1B60"/>
    <w:rsid w:val="00EF29A6"/>
    <w:rsid w:val="00EF2F32"/>
    <w:rsid w:val="00F00BFB"/>
    <w:rsid w:val="00F0139A"/>
    <w:rsid w:val="00F0576E"/>
    <w:rsid w:val="00F0714C"/>
    <w:rsid w:val="00F10782"/>
    <w:rsid w:val="00F128AF"/>
    <w:rsid w:val="00F17E1B"/>
    <w:rsid w:val="00F2419D"/>
    <w:rsid w:val="00F314E0"/>
    <w:rsid w:val="00F4482B"/>
    <w:rsid w:val="00F6042A"/>
    <w:rsid w:val="00F674DC"/>
    <w:rsid w:val="00F75359"/>
    <w:rsid w:val="00F83EEC"/>
    <w:rsid w:val="00F84F5C"/>
    <w:rsid w:val="00F85DE2"/>
    <w:rsid w:val="00F91667"/>
    <w:rsid w:val="00F93C2E"/>
    <w:rsid w:val="00F94517"/>
    <w:rsid w:val="00FA102B"/>
    <w:rsid w:val="00FA24D8"/>
    <w:rsid w:val="00FA3B0E"/>
    <w:rsid w:val="00FA4ADB"/>
    <w:rsid w:val="00FA71B3"/>
    <w:rsid w:val="00FB5AC5"/>
    <w:rsid w:val="00FB66C6"/>
    <w:rsid w:val="00FC14B3"/>
    <w:rsid w:val="00FD505B"/>
    <w:rsid w:val="00FF1BF1"/>
    <w:rsid w:val="00FF7B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EndNoteBibliographyTitle">
    <w:name w:val="EndNote Bibliography Title"/>
    <w:basedOn w:val="Normal"/>
    <w:link w:val="EndNoteBibliographyTitleChar"/>
    <w:rsid w:val="00612AC1"/>
    <w:pPr>
      <w:jc w:val="center"/>
    </w:pPr>
    <w:rPr>
      <w:noProof/>
    </w:rPr>
  </w:style>
  <w:style w:type="character" w:customStyle="1" w:styleId="EndNoteBibliographyTitleChar">
    <w:name w:val="EndNote Bibliography Title Char"/>
    <w:basedOn w:val="DefaultParagraphFont"/>
    <w:link w:val="EndNoteBibliographyTitle"/>
    <w:rsid w:val="00612AC1"/>
    <w:rPr>
      <w:noProof/>
    </w:rPr>
  </w:style>
  <w:style w:type="paragraph" w:customStyle="1" w:styleId="EndNoteBibliography">
    <w:name w:val="EndNote Bibliography"/>
    <w:basedOn w:val="Normal"/>
    <w:link w:val="EndNoteBibliographyChar"/>
    <w:rsid w:val="00612AC1"/>
    <w:rPr>
      <w:noProof/>
    </w:rPr>
  </w:style>
  <w:style w:type="character" w:customStyle="1" w:styleId="EndNoteBibliographyChar">
    <w:name w:val="EndNote Bibliography Char"/>
    <w:basedOn w:val="DefaultParagraphFont"/>
    <w:link w:val="EndNoteBibliography"/>
    <w:rsid w:val="00612AC1"/>
    <w:rPr>
      <w:noProof/>
    </w:rPr>
  </w:style>
  <w:style w:type="character" w:customStyle="1" w:styleId="UnresolvedMention2">
    <w:name w:val="Unresolved Mention2"/>
    <w:basedOn w:val="DefaultParagraphFont"/>
    <w:uiPriority w:val="99"/>
    <w:semiHidden/>
    <w:unhideWhenUsed/>
    <w:rsid w:val="00ED0F2B"/>
    <w:rPr>
      <w:color w:val="605E5C"/>
      <w:shd w:val="clear" w:color="auto" w:fill="E1DFDD"/>
    </w:rPr>
  </w:style>
  <w:style w:type="paragraph" w:styleId="ListParagraph">
    <w:name w:val="List Paragraph"/>
    <w:basedOn w:val="Normal"/>
    <w:uiPriority w:val="34"/>
    <w:qFormat/>
    <w:rsid w:val="00800B4D"/>
    <w:pPr>
      <w:ind w:left="720"/>
      <w:contextualSpacing/>
    </w:pPr>
  </w:style>
  <w:style w:type="character" w:styleId="LineNumber">
    <w:name w:val="line number"/>
    <w:basedOn w:val="DefaultParagraphFont"/>
    <w:uiPriority w:val="99"/>
    <w:semiHidden/>
    <w:unhideWhenUsed/>
    <w:rsid w:val="002B4DBA"/>
  </w:style>
  <w:style w:type="paragraph" w:styleId="Footer">
    <w:name w:val="footer"/>
    <w:basedOn w:val="Normal"/>
    <w:link w:val="FooterChar"/>
    <w:uiPriority w:val="99"/>
    <w:unhideWhenUsed/>
    <w:rsid w:val="00832F71"/>
    <w:pPr>
      <w:tabs>
        <w:tab w:val="center" w:pos="4513"/>
        <w:tab w:val="right" w:pos="9026"/>
      </w:tabs>
    </w:pPr>
  </w:style>
  <w:style w:type="character" w:customStyle="1" w:styleId="FooterChar">
    <w:name w:val="Footer Char"/>
    <w:basedOn w:val="DefaultParagraphFont"/>
    <w:link w:val="Footer"/>
    <w:uiPriority w:val="99"/>
    <w:rsid w:val="00832F71"/>
  </w:style>
  <w:style w:type="character" w:customStyle="1" w:styleId="UnresolvedMention3">
    <w:name w:val="Unresolved Mention3"/>
    <w:basedOn w:val="DefaultParagraphFont"/>
    <w:uiPriority w:val="99"/>
    <w:semiHidden/>
    <w:unhideWhenUsed/>
    <w:rsid w:val="00636743"/>
    <w:rPr>
      <w:color w:val="605E5C"/>
      <w:shd w:val="clear" w:color="auto" w:fill="E1DFDD"/>
    </w:rPr>
  </w:style>
  <w:style w:type="paragraph" w:styleId="Revision">
    <w:name w:val="Revision"/>
    <w:hidden/>
    <w:uiPriority w:val="99"/>
    <w:semiHidden/>
    <w:rsid w:val="00C05D8E"/>
    <w:pPr>
      <w:widowControl/>
      <w:jc w:val="left"/>
    </w:pPr>
  </w:style>
  <w:style w:type="character" w:styleId="CommentReference">
    <w:name w:val="annotation reference"/>
    <w:basedOn w:val="DefaultParagraphFont"/>
    <w:uiPriority w:val="99"/>
    <w:semiHidden/>
    <w:unhideWhenUsed/>
    <w:rsid w:val="00916F00"/>
    <w:rPr>
      <w:sz w:val="16"/>
      <w:szCs w:val="16"/>
    </w:rPr>
  </w:style>
  <w:style w:type="paragraph" w:styleId="CommentText">
    <w:name w:val="annotation text"/>
    <w:basedOn w:val="Normal"/>
    <w:link w:val="CommentTextChar"/>
    <w:uiPriority w:val="99"/>
    <w:semiHidden/>
    <w:unhideWhenUsed/>
    <w:rsid w:val="00916F00"/>
    <w:rPr>
      <w:sz w:val="20"/>
      <w:szCs w:val="20"/>
    </w:rPr>
  </w:style>
  <w:style w:type="character" w:customStyle="1" w:styleId="CommentTextChar">
    <w:name w:val="Comment Text Char"/>
    <w:basedOn w:val="DefaultParagraphFont"/>
    <w:link w:val="CommentText"/>
    <w:uiPriority w:val="99"/>
    <w:semiHidden/>
    <w:rsid w:val="00916F00"/>
    <w:rPr>
      <w:sz w:val="20"/>
      <w:szCs w:val="20"/>
    </w:rPr>
  </w:style>
  <w:style w:type="paragraph" w:styleId="CommentSubject">
    <w:name w:val="annotation subject"/>
    <w:basedOn w:val="CommentText"/>
    <w:next w:val="CommentText"/>
    <w:link w:val="CommentSubjectChar"/>
    <w:uiPriority w:val="99"/>
    <w:semiHidden/>
    <w:unhideWhenUsed/>
    <w:rsid w:val="00916F00"/>
    <w:rPr>
      <w:b/>
      <w:bCs/>
    </w:rPr>
  </w:style>
  <w:style w:type="character" w:customStyle="1" w:styleId="CommentSubjectChar">
    <w:name w:val="Comment Subject Char"/>
    <w:basedOn w:val="CommentTextChar"/>
    <w:link w:val="CommentSubject"/>
    <w:uiPriority w:val="99"/>
    <w:semiHidden/>
    <w:rsid w:val="00916F00"/>
    <w:rPr>
      <w:b/>
      <w:bCs/>
      <w:sz w:val="20"/>
      <w:szCs w:val="20"/>
    </w:rPr>
  </w:style>
  <w:style w:type="paragraph" w:styleId="BalloonText">
    <w:name w:val="Balloon Text"/>
    <w:basedOn w:val="Normal"/>
    <w:link w:val="BalloonTextChar"/>
    <w:uiPriority w:val="99"/>
    <w:semiHidden/>
    <w:unhideWhenUsed/>
    <w:rsid w:val="00D35AF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5AF3"/>
    <w:rPr>
      <w:rFonts w:ascii="Segoe UI" w:hAnsi="Segoe UI" w:cs="Segoe UI"/>
      <w:sz w:val="18"/>
      <w:szCs w:val="18"/>
    </w:rPr>
  </w:style>
  <w:style w:type="character" w:styleId="UnresolvedMention">
    <w:name w:val="Unresolved Mention"/>
    <w:basedOn w:val="DefaultParagraphFont"/>
    <w:uiPriority w:val="99"/>
    <w:semiHidden/>
    <w:unhideWhenUsed/>
    <w:rsid w:val="008B10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micinski@helsinki.fi"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urn.fi/URN:NBN:fi:aalto-202109109107"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mr.abouelezz@helsinki.fi"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mr.abouelezz@helsinki.fi" TargetMode="External"/><Relationship Id="rId4" Type="http://schemas.openxmlformats.org/officeDocument/2006/relationships/settings" Target="settings.xml"/><Relationship Id="rId9" Type="http://schemas.openxmlformats.org/officeDocument/2006/relationships/hyperlink" Target="mailto:lauri.lahti@aalto.fi"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2AA453-E2D8-42E4-A7B8-9C95ED8E1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921</Words>
  <Characters>28054</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28T14:13:00Z</dcterms:created>
  <dcterms:modified xsi:type="dcterms:W3CDTF">2021-12-28T14:25:00Z</dcterms:modified>
</cp:coreProperties>
</file>